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proofErr w:type="spellStart"/>
      <w:r>
        <w:lastRenderedPageBreak/>
        <w:t>Ehrenwörtliche</w:t>
      </w:r>
      <w:proofErr w:type="spellEnd"/>
      <w:r>
        <w:t xml:space="preserve"> </w:t>
      </w:r>
      <w:proofErr w:type="spellStart"/>
      <w:r>
        <w:t>Erklärung</w:t>
      </w:r>
      <w:bookmarkEnd w:id="0"/>
      <w:proofErr w:type="spellEnd"/>
    </w:p>
    <w:p w14:paraId="4AEB0A73" w14:textId="3A975737" w:rsidR="00C969F6" w:rsidRDefault="00C969F6" w:rsidP="00C969F6">
      <w:r>
        <w:t>„</w:t>
      </w:r>
      <w:proofErr w:type="spellStart"/>
      <w:r>
        <w:t>Hiermit</w:t>
      </w:r>
      <w:proofErr w:type="spellEnd"/>
      <w:r>
        <w:t xml:space="preserve"> </w:t>
      </w:r>
      <w:proofErr w:type="spellStart"/>
      <w:r>
        <w:t>versichere</w:t>
      </w:r>
      <w:proofErr w:type="spellEnd"/>
      <w:r>
        <w:t xml:space="preserve"> ich, </w:t>
      </w:r>
      <w:r w:rsidR="00FE568F">
        <w:t>Sebastian Sätzler</w:t>
      </w:r>
      <w:r>
        <w:t xml:space="preserve">, </w:t>
      </w:r>
      <w:proofErr w:type="spellStart"/>
      <w:r>
        <w:t>ehrenwörtlich</w:t>
      </w:r>
      <w:proofErr w:type="spellEnd"/>
      <w:r>
        <w:t xml:space="preserve">, </w:t>
      </w:r>
      <w:proofErr w:type="spellStart"/>
      <w:r>
        <w:t>dass</w:t>
      </w:r>
      <w:proofErr w:type="spellEnd"/>
      <w:r>
        <w:t xml:space="preserve"> ich die </w:t>
      </w:r>
      <w:proofErr w:type="spellStart"/>
      <w:r>
        <w:t>vorliegende</w:t>
      </w:r>
      <w:proofErr w:type="spellEnd"/>
      <w:r>
        <w:t xml:space="preserve"> </w:t>
      </w:r>
      <w:proofErr w:type="spellStart"/>
      <w:r>
        <w:t>Bachelorarbeit</w:t>
      </w:r>
      <w:proofErr w:type="spellEnd"/>
      <w:r>
        <w:t xml:space="preserve"> (</w:t>
      </w:r>
      <w:proofErr w:type="spellStart"/>
      <w:r>
        <w:t>bzw</w:t>
      </w:r>
      <w:proofErr w:type="spellEnd"/>
      <w:r>
        <w:t xml:space="preserve">. </w:t>
      </w:r>
      <w:proofErr w:type="spellStart"/>
      <w:r>
        <w:t>Masterarbeit</w:t>
      </w:r>
      <w:proofErr w:type="spellEnd"/>
      <w:r>
        <w:t xml:space="preserve">) </w:t>
      </w:r>
      <w:proofErr w:type="spellStart"/>
      <w:r>
        <w:t>mit</w:t>
      </w:r>
      <w:proofErr w:type="spellEnd"/>
      <w:r>
        <w:t xml:space="preserve"> dem </w:t>
      </w:r>
      <w:proofErr w:type="spellStart"/>
      <w:r>
        <w:t>Titel</w:t>
      </w:r>
      <w:proofErr w:type="spellEnd"/>
      <w:r>
        <w:t>: „</w:t>
      </w:r>
      <w:r w:rsidR="00E938EC" w:rsidRPr="00CF7395">
        <w:t>Concept Drift in Recommender Systems: Building a MLOps</w:t>
      </w:r>
      <w:r w:rsidR="00CF7395" w:rsidRPr="00CF7395">
        <w:t xml:space="preserve"> Pipeline that takes Concept Drift into account</w:t>
      </w:r>
      <w:r>
        <w:t xml:space="preserve">“ </w:t>
      </w:r>
      <w:proofErr w:type="spellStart"/>
      <w:r>
        <w:t>selbstständig</w:t>
      </w:r>
      <w:proofErr w:type="spellEnd"/>
      <w:r>
        <w:t xml:space="preserve"> und </w:t>
      </w:r>
      <w:proofErr w:type="spellStart"/>
      <w:r>
        <w:t>ohne</w:t>
      </w:r>
      <w:proofErr w:type="spellEnd"/>
      <w:r>
        <w:t xml:space="preserve"> </w:t>
      </w:r>
      <w:proofErr w:type="spellStart"/>
      <w:r>
        <w:t>fremde</w:t>
      </w:r>
      <w:proofErr w:type="spellEnd"/>
      <w:r>
        <w:t xml:space="preserve"> </w:t>
      </w:r>
      <w:proofErr w:type="spellStart"/>
      <w:r>
        <w:t>Hilfe</w:t>
      </w:r>
      <w:proofErr w:type="spellEnd"/>
      <w:r>
        <w:t xml:space="preserve"> </w:t>
      </w:r>
      <w:proofErr w:type="spellStart"/>
      <w:r>
        <w:t>verfasst</w:t>
      </w:r>
      <w:proofErr w:type="spellEnd"/>
      <w:r>
        <w:t xml:space="preserve"> und </w:t>
      </w:r>
      <w:proofErr w:type="spellStart"/>
      <w:r>
        <w:t>keine</w:t>
      </w:r>
      <w:proofErr w:type="spellEnd"/>
      <w:r>
        <w:t xml:space="preserve"> </w:t>
      </w:r>
      <w:proofErr w:type="spellStart"/>
      <w:r>
        <w:t>anderen</w:t>
      </w:r>
      <w:proofErr w:type="spellEnd"/>
      <w:r>
        <w:t xml:space="preserve"> </w:t>
      </w:r>
      <w:proofErr w:type="spellStart"/>
      <w:r>
        <w:t>als</w:t>
      </w:r>
      <w:proofErr w:type="spellEnd"/>
      <w:r>
        <w:t xml:space="preserve"> die </w:t>
      </w:r>
      <w:proofErr w:type="spellStart"/>
      <w:r>
        <w:t>angegebenen</w:t>
      </w:r>
      <w:proofErr w:type="spellEnd"/>
      <w:r>
        <w:t xml:space="preserve"> </w:t>
      </w:r>
      <w:proofErr w:type="spellStart"/>
      <w:r>
        <w:t>Hilfsmittel</w:t>
      </w:r>
      <w:proofErr w:type="spellEnd"/>
      <w:r>
        <w:t xml:space="preserve"> </w:t>
      </w:r>
      <w:proofErr w:type="spellStart"/>
      <w:r>
        <w:t>benutzt</w:t>
      </w:r>
      <w:proofErr w:type="spellEnd"/>
      <w:r>
        <w:t xml:space="preserve"> </w:t>
      </w:r>
      <w:proofErr w:type="spellStart"/>
      <w:r>
        <w:t>habe</w:t>
      </w:r>
      <w:proofErr w:type="spellEnd"/>
      <w:r>
        <w:t xml:space="preserve">. Die </w:t>
      </w:r>
      <w:proofErr w:type="spellStart"/>
      <w:r>
        <w:t>Stellen</w:t>
      </w:r>
      <w:proofErr w:type="spellEnd"/>
      <w:r>
        <w:t xml:space="preserve"> der Arbeit, die dem </w:t>
      </w:r>
      <w:proofErr w:type="spellStart"/>
      <w:r>
        <w:t>Wortlaut</w:t>
      </w:r>
      <w:proofErr w:type="spellEnd"/>
      <w:r>
        <w:t xml:space="preserve"> </w:t>
      </w:r>
      <w:proofErr w:type="spellStart"/>
      <w:r>
        <w:t>oder</w:t>
      </w:r>
      <w:proofErr w:type="spellEnd"/>
      <w:r>
        <w:t xml:space="preserve"> dem Sinn </w:t>
      </w:r>
      <w:proofErr w:type="spellStart"/>
      <w:r>
        <w:t>nach</w:t>
      </w:r>
      <w:proofErr w:type="spellEnd"/>
      <w:r>
        <w:t xml:space="preserve"> </w:t>
      </w:r>
      <w:proofErr w:type="spellStart"/>
      <w:r>
        <w:t>anderen</w:t>
      </w:r>
      <w:proofErr w:type="spellEnd"/>
      <w:r>
        <w:t xml:space="preserve"> </w:t>
      </w:r>
      <w:proofErr w:type="spellStart"/>
      <w:r>
        <w:t>Werken</w:t>
      </w:r>
      <w:proofErr w:type="spellEnd"/>
      <w:r>
        <w:t xml:space="preserve"> </w:t>
      </w:r>
      <w:proofErr w:type="spellStart"/>
      <w:r>
        <w:t>entnommen</w:t>
      </w:r>
      <w:proofErr w:type="spellEnd"/>
      <w:r>
        <w:t xml:space="preserve"> </w:t>
      </w:r>
      <w:proofErr w:type="spellStart"/>
      <w:r>
        <w:t>wurden</w:t>
      </w:r>
      <w:proofErr w:type="spellEnd"/>
      <w:r>
        <w:t xml:space="preserve">, </w:t>
      </w:r>
      <w:proofErr w:type="spellStart"/>
      <w:r>
        <w:t>sind</w:t>
      </w:r>
      <w:proofErr w:type="spellEnd"/>
      <w:r>
        <w:t xml:space="preserve"> in </w:t>
      </w:r>
      <w:proofErr w:type="spellStart"/>
      <w:r>
        <w:t>jedem</w:t>
      </w:r>
      <w:proofErr w:type="spellEnd"/>
      <w:r>
        <w:t xml:space="preserve"> Fall </w:t>
      </w:r>
      <w:proofErr w:type="spellStart"/>
      <w:r>
        <w:t>unter</w:t>
      </w:r>
      <w:proofErr w:type="spellEnd"/>
      <w:r>
        <w:t xml:space="preserve"> </w:t>
      </w:r>
      <w:proofErr w:type="spellStart"/>
      <w:r>
        <w:t>Angabe</w:t>
      </w:r>
      <w:proofErr w:type="spellEnd"/>
      <w:r>
        <w:t xml:space="preserve"> der Quelle </w:t>
      </w:r>
      <w:proofErr w:type="spellStart"/>
      <w:r>
        <w:t>kenntlich</w:t>
      </w:r>
      <w:proofErr w:type="spellEnd"/>
      <w:r>
        <w:t xml:space="preserve"> </w:t>
      </w:r>
      <w:proofErr w:type="spellStart"/>
      <w:r>
        <w:t>gemacht</w:t>
      </w:r>
      <w:proofErr w:type="spellEnd"/>
      <w:r>
        <w:t xml:space="preserve">. Die Arbeit </w:t>
      </w:r>
      <w:proofErr w:type="spellStart"/>
      <w:r>
        <w:t>ist</w:t>
      </w:r>
      <w:proofErr w:type="spellEnd"/>
      <w:r>
        <w:t xml:space="preserve"> </w:t>
      </w:r>
      <w:proofErr w:type="spellStart"/>
      <w:r>
        <w:t>noch</w:t>
      </w:r>
      <w:proofErr w:type="spellEnd"/>
      <w:r>
        <w:t xml:space="preserve"> </w:t>
      </w:r>
      <w:proofErr w:type="spellStart"/>
      <w:r>
        <w:t>nicht</w:t>
      </w:r>
      <w:proofErr w:type="spellEnd"/>
      <w:r>
        <w:t xml:space="preserve"> </w:t>
      </w:r>
      <w:proofErr w:type="spellStart"/>
      <w:r>
        <w:t>veröffentlicht</w:t>
      </w:r>
      <w:proofErr w:type="spellEnd"/>
      <w:r>
        <w:t xml:space="preserve"> </w:t>
      </w:r>
      <w:proofErr w:type="spellStart"/>
      <w:r>
        <w:t>oder</w:t>
      </w:r>
      <w:proofErr w:type="spellEnd"/>
      <w:r>
        <w:t xml:space="preserve"> in </w:t>
      </w:r>
      <w:proofErr w:type="spellStart"/>
      <w:r>
        <w:t>anderer</w:t>
      </w:r>
      <w:proofErr w:type="spellEnd"/>
      <w:r>
        <w:t xml:space="preserve"> Form </w:t>
      </w:r>
      <w:proofErr w:type="spellStart"/>
      <w:r>
        <w:t>als</w:t>
      </w:r>
      <w:proofErr w:type="spellEnd"/>
      <w:r>
        <w:t xml:space="preserve"> </w:t>
      </w:r>
      <w:proofErr w:type="spellStart"/>
      <w:r>
        <w:t>Prüfungsleistung</w:t>
      </w:r>
      <w:proofErr w:type="spellEnd"/>
      <w:r>
        <w:t xml:space="preserve"> </w:t>
      </w:r>
      <w:proofErr w:type="spellStart"/>
      <w:r>
        <w:t>vorgelegt</w:t>
      </w:r>
      <w:proofErr w:type="spellEnd"/>
      <w:r>
        <w:t xml:space="preserve"> </w:t>
      </w:r>
      <w:proofErr w:type="spellStart"/>
      <w:r>
        <w:t>worden</w:t>
      </w:r>
      <w:proofErr w:type="spellEnd"/>
      <w:r>
        <w:t>.</w:t>
      </w:r>
    </w:p>
    <w:p w14:paraId="4AEB0A74" w14:textId="77777777" w:rsidR="00C969F6" w:rsidRDefault="00C969F6" w:rsidP="00C969F6">
      <w:r>
        <w:t xml:space="preserve">Ich </w:t>
      </w:r>
      <w:proofErr w:type="spellStart"/>
      <w:r>
        <w:t>habe</w:t>
      </w:r>
      <w:proofErr w:type="spellEnd"/>
      <w:r>
        <w:t xml:space="preserve"> die </w:t>
      </w:r>
      <w:proofErr w:type="spellStart"/>
      <w:r>
        <w:t>Bedeutung</w:t>
      </w:r>
      <w:proofErr w:type="spellEnd"/>
      <w:r>
        <w:t xml:space="preserve"> der </w:t>
      </w:r>
      <w:proofErr w:type="spellStart"/>
      <w:r>
        <w:t>ehrenwörtlichen</w:t>
      </w:r>
      <w:proofErr w:type="spellEnd"/>
      <w:r>
        <w:t xml:space="preserve"> </w:t>
      </w:r>
      <w:proofErr w:type="spellStart"/>
      <w:r>
        <w:t>Versicherung</w:t>
      </w:r>
      <w:proofErr w:type="spellEnd"/>
      <w:r>
        <w:t xml:space="preserve"> und die </w:t>
      </w:r>
      <w:proofErr w:type="spellStart"/>
      <w:r>
        <w:t>prüfungsrechtlichen</w:t>
      </w:r>
      <w:proofErr w:type="spellEnd"/>
      <w:r>
        <w:t xml:space="preserve"> </w:t>
      </w:r>
      <w:proofErr w:type="spellStart"/>
      <w:r>
        <w:t>Folgen</w:t>
      </w:r>
      <w:proofErr w:type="spellEnd"/>
      <w:r>
        <w:t xml:space="preserve"> (§ 26 Abs. 2 Bachelor-SPO (6 Semester), § 24 Abs. 2 Bachelor-SPO (7 Semester), § 23 Abs. 2 Master-SPO (3 Semester) </w:t>
      </w:r>
      <w:proofErr w:type="spellStart"/>
      <w:r>
        <w:t>bzw</w:t>
      </w:r>
      <w:proofErr w:type="spellEnd"/>
      <w:r>
        <w:t xml:space="preserve">. § 19 Abs. 2 Master-SPO (4 Semester und </w:t>
      </w:r>
      <w:proofErr w:type="spellStart"/>
      <w:r>
        <w:t>berufsbegleitend</w:t>
      </w:r>
      <w:proofErr w:type="spellEnd"/>
      <w:r>
        <w:t xml:space="preserve">) der </w:t>
      </w:r>
      <w:proofErr w:type="spellStart"/>
      <w:r>
        <w:t>HdM</w:t>
      </w:r>
      <w:proofErr w:type="spellEnd"/>
      <w:r>
        <w:t xml:space="preserve">) </w:t>
      </w:r>
      <w:proofErr w:type="spellStart"/>
      <w:r>
        <w:t>einer</w:t>
      </w:r>
      <w:proofErr w:type="spellEnd"/>
      <w:r>
        <w:t xml:space="preserve"> </w:t>
      </w:r>
      <w:proofErr w:type="spellStart"/>
      <w:r>
        <w:t>unrichtigen</w:t>
      </w:r>
      <w:proofErr w:type="spellEnd"/>
      <w:r>
        <w:t xml:space="preserve"> </w:t>
      </w:r>
      <w:proofErr w:type="spellStart"/>
      <w:r>
        <w:t>oder</w:t>
      </w:r>
      <w:proofErr w:type="spellEnd"/>
      <w:r>
        <w:t xml:space="preserve"> </w:t>
      </w:r>
      <w:proofErr w:type="spellStart"/>
      <w:r>
        <w:t>unvollständigen</w:t>
      </w:r>
      <w:proofErr w:type="spellEnd"/>
      <w:r>
        <w:t xml:space="preserve"> </w:t>
      </w:r>
      <w:proofErr w:type="spellStart"/>
      <w:r>
        <w:t>ehrenwörtlichen</w:t>
      </w:r>
      <w:proofErr w:type="spellEnd"/>
      <w:r>
        <w:t xml:space="preserve"> </w:t>
      </w:r>
      <w:proofErr w:type="spellStart"/>
      <w:r>
        <w:t>Versicherung</w:t>
      </w:r>
      <w:proofErr w:type="spellEnd"/>
      <w:r>
        <w:t xml:space="preserve"> </w:t>
      </w:r>
      <w:proofErr w:type="spellStart"/>
      <w:r>
        <w:t>zur</w:t>
      </w:r>
      <w:proofErr w:type="spellEnd"/>
      <w:r>
        <w:t xml:space="preserve"> </w:t>
      </w:r>
      <w:proofErr w:type="spellStart"/>
      <w:r>
        <w:t>Kenntnis</w:t>
      </w:r>
      <w:proofErr w:type="spellEnd"/>
      <w:r>
        <w:t xml:space="preserve"> </w:t>
      </w:r>
      <w:proofErr w:type="spellStart"/>
      <w:r>
        <w:t>genommen</w:t>
      </w:r>
      <w:proofErr w:type="spellEnd"/>
      <w:r>
        <w:t>.“</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EDCB36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proofErr w:type="spellStart"/>
      <w:r>
        <w:lastRenderedPageBreak/>
        <w:t>Kurzfassung</w:t>
      </w:r>
      <w:bookmarkEnd w:id="1"/>
      <w:bookmarkEnd w:id="2"/>
      <w:proofErr w:type="spellEnd"/>
    </w:p>
    <w:p w14:paraId="4AEB0A77" w14:textId="77777777" w:rsidR="00284FA6" w:rsidRDefault="00284FA6">
      <w:proofErr w:type="spellStart"/>
      <w:r>
        <w:t>Gegenstand</w:t>
      </w:r>
      <w:proofErr w:type="spellEnd"/>
      <w:r>
        <w:t xml:space="preserve"> der </w:t>
      </w:r>
      <w:proofErr w:type="spellStart"/>
      <w:r>
        <w:t>hier</w:t>
      </w:r>
      <w:proofErr w:type="spellEnd"/>
      <w:r>
        <w:t xml:space="preserve"> </w:t>
      </w:r>
      <w:proofErr w:type="spellStart"/>
      <w:r>
        <w:t>vorgestellten</w:t>
      </w:r>
      <w:proofErr w:type="spellEnd"/>
      <w:r>
        <w:t xml:space="preserve"> Arbeit </w:t>
      </w:r>
      <w:proofErr w:type="spellStart"/>
      <w:r>
        <w:t>ist</w:t>
      </w:r>
      <w:proofErr w:type="spellEnd"/>
      <w:r>
        <w:t xml:space="preserve"> </w:t>
      </w:r>
      <w:proofErr w:type="spellStart"/>
      <w:r>
        <w:t>eine</w:t>
      </w:r>
      <w:proofErr w:type="spellEnd"/>
      <w:r>
        <w:t xml:space="preserve"> </w:t>
      </w:r>
      <w:proofErr w:type="spellStart"/>
      <w:r>
        <w:t>Dokumentvorlage</w:t>
      </w:r>
      <w:proofErr w:type="spellEnd"/>
      <w:r>
        <w:t xml:space="preserve"> für </w:t>
      </w:r>
      <w:proofErr w:type="spellStart"/>
      <w:r w:rsidR="00080B9A">
        <w:t>Abschluss</w:t>
      </w:r>
      <w:r>
        <w:t>arbeiten</w:t>
      </w:r>
      <w:proofErr w:type="spellEnd"/>
      <w:r>
        <w:t xml:space="preserve"> und </w:t>
      </w:r>
      <w:proofErr w:type="spellStart"/>
      <w:r>
        <w:t>andere</w:t>
      </w:r>
      <w:proofErr w:type="spellEnd"/>
      <w:r>
        <w:t xml:space="preserve"> </w:t>
      </w:r>
      <w:proofErr w:type="spellStart"/>
      <w:r>
        <w:t>wissenschaftliche</w:t>
      </w:r>
      <w:proofErr w:type="spellEnd"/>
      <w:r>
        <w:t xml:space="preserve"> </w:t>
      </w:r>
      <w:proofErr w:type="spellStart"/>
      <w:r>
        <w:t>Arbeiten</w:t>
      </w:r>
      <w:proofErr w:type="spellEnd"/>
      <w:r>
        <w:t xml:space="preserve"> (</w:t>
      </w:r>
      <w:proofErr w:type="spellStart"/>
      <w:r>
        <w:t>z.B.</w:t>
      </w:r>
      <w:proofErr w:type="spellEnd"/>
      <w:r>
        <w:t xml:space="preserve"> </w:t>
      </w:r>
      <w:proofErr w:type="spellStart"/>
      <w:r w:rsidR="00080B9A">
        <w:t>Bachelorarbeiten</w:t>
      </w:r>
      <w:proofErr w:type="spellEnd"/>
      <w:r w:rsidR="00080B9A">
        <w:t xml:space="preserve">, </w:t>
      </w:r>
      <w:proofErr w:type="spellStart"/>
      <w:r>
        <w:t>Masterarbeiten</w:t>
      </w:r>
      <w:proofErr w:type="spellEnd"/>
      <w:r w:rsidR="00E016C0">
        <w:t xml:space="preserve">, </w:t>
      </w:r>
      <w:proofErr w:type="spellStart"/>
      <w:r w:rsidR="00340216">
        <w:t>Diplom</w:t>
      </w:r>
      <w:r w:rsidR="00583AA1">
        <w:t>arbeiten</w:t>
      </w:r>
      <w:proofErr w:type="spellEnd"/>
      <w:r>
        <w:t xml:space="preserve"> und</w:t>
      </w:r>
      <w:r w:rsidR="00080B9A">
        <w:t xml:space="preserve"> </w:t>
      </w:r>
      <w:proofErr w:type="spellStart"/>
      <w:r w:rsidR="00080B9A">
        <w:t>Studienarbeiten</w:t>
      </w:r>
      <w:proofErr w:type="spellEnd"/>
      <w:r>
        <w:t xml:space="preserve">) an der Hochschule der </w:t>
      </w:r>
      <w:proofErr w:type="spellStart"/>
      <w:r>
        <w:t>Medien</w:t>
      </w:r>
      <w:proofErr w:type="spellEnd"/>
      <w:r>
        <w:t xml:space="preserve"> (</w:t>
      </w:r>
      <w:proofErr w:type="spellStart"/>
      <w:r>
        <w:t>HdM</w:t>
      </w:r>
      <w:proofErr w:type="spellEnd"/>
      <w:r>
        <w:t xml:space="preserve">) Stuttgart. Die </w:t>
      </w:r>
      <w:proofErr w:type="spellStart"/>
      <w:r>
        <w:t>Dokumentvorlage</w:t>
      </w:r>
      <w:proofErr w:type="spellEnd"/>
      <w:r>
        <w:t xml:space="preserve"> </w:t>
      </w:r>
      <w:proofErr w:type="spellStart"/>
      <w:r>
        <w:t>basiert</w:t>
      </w:r>
      <w:proofErr w:type="spellEnd"/>
      <w:r>
        <w:t xml:space="preserve"> auf den </w:t>
      </w:r>
      <w:proofErr w:type="spellStart"/>
      <w:r>
        <w:t>Richtlinien</w:t>
      </w:r>
      <w:proofErr w:type="spellEnd"/>
      <w:r>
        <w:t xml:space="preserve"> </w:t>
      </w:r>
      <w:proofErr w:type="spellStart"/>
      <w:r>
        <w:t>zur</w:t>
      </w:r>
      <w:proofErr w:type="spellEnd"/>
      <w:r>
        <w:t xml:space="preserve"> </w:t>
      </w:r>
      <w:proofErr w:type="spellStart"/>
      <w:r>
        <w:t>Erstellung</w:t>
      </w:r>
      <w:proofErr w:type="spellEnd"/>
      <w:r>
        <w:t xml:space="preserve"> von </w:t>
      </w:r>
      <w:proofErr w:type="spellStart"/>
      <w:r w:rsidR="00583AA1">
        <w:t>Abschlussarbeiten</w:t>
      </w:r>
      <w:proofErr w:type="spellEnd"/>
      <w:r>
        <w:t xml:space="preserve"> </w:t>
      </w:r>
      <w:r w:rsidR="00E016C0">
        <w:t>in</w:t>
      </w:r>
      <w:r>
        <w:t xml:space="preserve"> </w:t>
      </w:r>
      <w:r w:rsidR="00E016C0">
        <w:t xml:space="preserve">der </w:t>
      </w:r>
      <w:proofErr w:type="spellStart"/>
      <w:r w:rsidR="00E016C0">
        <w:t>Fakultät</w:t>
      </w:r>
      <w:proofErr w:type="spellEnd"/>
      <w:r>
        <w:t xml:space="preserve"> Information und </w:t>
      </w:r>
      <w:proofErr w:type="spellStart"/>
      <w:r>
        <w:t>Kommunikation</w:t>
      </w:r>
      <w:proofErr w:type="spellEnd"/>
      <w:r>
        <w:t xml:space="preserve">, </w:t>
      </w:r>
      <w:proofErr w:type="spellStart"/>
      <w:r>
        <w:t>sie</w:t>
      </w:r>
      <w:proofErr w:type="spellEnd"/>
      <w:r>
        <w:t xml:space="preserve"> </w:t>
      </w:r>
      <w:proofErr w:type="spellStart"/>
      <w:r>
        <w:t>ist</w:t>
      </w:r>
      <w:proofErr w:type="spellEnd"/>
      <w:r>
        <w:t xml:space="preserve"> </w:t>
      </w:r>
      <w:proofErr w:type="spellStart"/>
      <w:r>
        <w:t>aber</w:t>
      </w:r>
      <w:proofErr w:type="spellEnd"/>
      <w:r>
        <w:t xml:space="preserve"> </w:t>
      </w:r>
      <w:proofErr w:type="spellStart"/>
      <w:r>
        <w:t>ohne</w:t>
      </w:r>
      <w:proofErr w:type="spellEnd"/>
      <w:r>
        <w:t xml:space="preserve"> </w:t>
      </w:r>
      <w:proofErr w:type="spellStart"/>
      <w:r>
        <w:t>weiteres</w:t>
      </w:r>
      <w:proofErr w:type="spellEnd"/>
      <w:r>
        <w:t xml:space="preserve"> </w:t>
      </w:r>
      <w:proofErr w:type="spellStart"/>
      <w:r>
        <w:t>über</w:t>
      </w:r>
      <w:proofErr w:type="spellEnd"/>
      <w:r>
        <w:t xml:space="preserve"> den </w:t>
      </w:r>
      <w:proofErr w:type="spellStart"/>
      <w:r>
        <w:t>Fachbereich</w:t>
      </w:r>
      <w:proofErr w:type="spellEnd"/>
      <w:r>
        <w:t xml:space="preserve"> </w:t>
      </w:r>
      <w:proofErr w:type="spellStart"/>
      <w:r>
        <w:t>hinaus</w:t>
      </w:r>
      <w:proofErr w:type="spellEnd"/>
      <w:r>
        <w:t xml:space="preserve"> </w:t>
      </w:r>
      <w:proofErr w:type="spellStart"/>
      <w:r>
        <w:t>innerhalb</w:t>
      </w:r>
      <w:proofErr w:type="spellEnd"/>
      <w:r>
        <w:t xml:space="preserve"> und </w:t>
      </w:r>
      <w:proofErr w:type="spellStart"/>
      <w:r>
        <w:t>außerhalb</w:t>
      </w:r>
      <w:proofErr w:type="spellEnd"/>
      <w:r>
        <w:t xml:space="preserve"> </w:t>
      </w:r>
      <w:proofErr w:type="spellStart"/>
      <w:r>
        <w:t>unserer</w:t>
      </w:r>
      <w:proofErr w:type="spellEnd"/>
      <w:r>
        <w:t xml:space="preserve"> Hochschule </w:t>
      </w:r>
      <w:proofErr w:type="spellStart"/>
      <w:r>
        <w:t>nutzbar</w:t>
      </w:r>
      <w:proofErr w:type="spellEnd"/>
      <w:r>
        <w:t xml:space="preserve"> und </w:t>
      </w:r>
      <w:proofErr w:type="spellStart"/>
      <w:r>
        <w:t>kann</w:t>
      </w:r>
      <w:proofErr w:type="spellEnd"/>
      <w:r>
        <w:t xml:space="preserve"> für </w:t>
      </w:r>
      <w:proofErr w:type="spellStart"/>
      <w:r>
        <w:t>eine</w:t>
      </w:r>
      <w:proofErr w:type="spellEnd"/>
      <w:r>
        <w:t xml:space="preserve"> </w:t>
      </w:r>
      <w:proofErr w:type="spellStart"/>
      <w:r>
        <w:t>Vielzahl</w:t>
      </w:r>
      <w:proofErr w:type="spellEnd"/>
      <w:r>
        <w:t xml:space="preserve"> </w:t>
      </w:r>
      <w:proofErr w:type="spellStart"/>
      <w:r>
        <w:t>wissenschaftlicher</w:t>
      </w:r>
      <w:proofErr w:type="spellEnd"/>
      <w:r>
        <w:t xml:space="preserve"> </w:t>
      </w:r>
      <w:proofErr w:type="spellStart"/>
      <w:r>
        <w:t>Arbeiten</w:t>
      </w:r>
      <w:proofErr w:type="spellEnd"/>
      <w:r>
        <w:t xml:space="preserve"> und </w:t>
      </w:r>
      <w:proofErr w:type="spellStart"/>
      <w:r>
        <w:t>Berichte</w:t>
      </w:r>
      <w:proofErr w:type="spellEnd"/>
      <w:r>
        <w:t xml:space="preserve"> </w:t>
      </w:r>
      <w:proofErr w:type="spellStart"/>
      <w:r>
        <w:t>verwendet</w:t>
      </w:r>
      <w:proofErr w:type="spellEnd"/>
      <w:r>
        <w:t xml:space="preserve"> </w:t>
      </w:r>
      <w:proofErr w:type="spellStart"/>
      <w:r>
        <w:t>werden</w:t>
      </w:r>
      <w:proofErr w:type="spellEnd"/>
      <w:r>
        <w:t xml:space="preserve">. Die </w:t>
      </w:r>
      <w:proofErr w:type="spellStart"/>
      <w:r>
        <w:t>Dokumentvorlage</w:t>
      </w:r>
      <w:proofErr w:type="spellEnd"/>
      <w:r>
        <w:t xml:space="preserve"> </w:t>
      </w:r>
      <w:proofErr w:type="spellStart"/>
      <w:r>
        <w:t>stellt</w:t>
      </w:r>
      <w:proofErr w:type="spellEnd"/>
      <w:r>
        <w:t xml:space="preserve"> </w:t>
      </w:r>
      <w:proofErr w:type="spellStart"/>
      <w:r>
        <w:t>ein</w:t>
      </w:r>
      <w:proofErr w:type="spellEnd"/>
      <w:r>
        <w:t xml:space="preserve"> </w:t>
      </w:r>
      <w:proofErr w:type="spellStart"/>
      <w:r>
        <w:t>Angebot</w:t>
      </w:r>
      <w:proofErr w:type="spellEnd"/>
      <w:r>
        <w:t xml:space="preserve"> </w:t>
      </w:r>
      <w:proofErr w:type="spellStart"/>
      <w:r>
        <w:t>dar</w:t>
      </w:r>
      <w:proofErr w:type="spellEnd"/>
      <w:r>
        <w:t xml:space="preserve">, das von den </w:t>
      </w:r>
      <w:proofErr w:type="spellStart"/>
      <w:r>
        <w:t>Studierenden</w:t>
      </w:r>
      <w:proofErr w:type="spellEnd"/>
      <w:r>
        <w:t xml:space="preserve"> </w:t>
      </w:r>
      <w:proofErr w:type="spellStart"/>
      <w:r>
        <w:t>genutz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dessen</w:t>
      </w:r>
      <w:proofErr w:type="spellEnd"/>
      <w:r>
        <w:t xml:space="preserve"> </w:t>
      </w:r>
      <w:proofErr w:type="spellStart"/>
      <w:r>
        <w:t>Verwendung</w:t>
      </w:r>
      <w:proofErr w:type="spellEnd"/>
      <w:r>
        <w:t xml:space="preserve"> an der </w:t>
      </w:r>
      <w:proofErr w:type="spellStart"/>
      <w:r>
        <w:t>HdM</w:t>
      </w:r>
      <w:proofErr w:type="spellEnd"/>
      <w:r>
        <w:t xml:space="preserve"> </w:t>
      </w:r>
      <w:proofErr w:type="spellStart"/>
      <w:r>
        <w:t>aber</w:t>
      </w:r>
      <w:proofErr w:type="spellEnd"/>
      <w:r>
        <w:t xml:space="preserve"> </w:t>
      </w:r>
      <w:proofErr w:type="spellStart"/>
      <w:r>
        <w:t>nicht</w:t>
      </w:r>
      <w:proofErr w:type="spellEnd"/>
      <w:r>
        <w:t xml:space="preserve"> </w:t>
      </w:r>
      <w:proofErr w:type="spellStart"/>
      <w:r>
        <w:t>verpflichtend</w:t>
      </w:r>
      <w:proofErr w:type="spellEnd"/>
      <w:r>
        <w:t xml:space="preserve"> </w:t>
      </w:r>
      <w:proofErr w:type="spellStart"/>
      <w:r>
        <w:t>ist</w:t>
      </w:r>
      <w:proofErr w:type="spellEnd"/>
      <w:r>
        <w:t xml:space="preserve">. Die </w:t>
      </w:r>
      <w:proofErr w:type="spellStart"/>
      <w:r>
        <w:t>existierenden</w:t>
      </w:r>
      <w:proofErr w:type="spellEnd"/>
      <w:r>
        <w:t xml:space="preserve"> </w:t>
      </w:r>
      <w:proofErr w:type="spellStart"/>
      <w:r>
        <w:t>Regelungen</w:t>
      </w:r>
      <w:proofErr w:type="spellEnd"/>
      <w:r>
        <w:t xml:space="preserve"> </w:t>
      </w:r>
      <w:proofErr w:type="spellStart"/>
      <w:r>
        <w:t>zu</w:t>
      </w:r>
      <w:proofErr w:type="spellEnd"/>
      <w:r>
        <w:t xml:space="preserve"> </w:t>
      </w:r>
      <w:proofErr w:type="spellStart"/>
      <w:r w:rsidR="00E016C0">
        <w:t>Abschluss</w:t>
      </w:r>
      <w:r>
        <w:t>arbeiten</w:t>
      </w:r>
      <w:proofErr w:type="spellEnd"/>
      <w:r>
        <w:t xml:space="preserve"> </w:t>
      </w:r>
      <w:proofErr w:type="spellStart"/>
      <w:r>
        <w:t>bleiben</w:t>
      </w:r>
      <w:proofErr w:type="spellEnd"/>
      <w:r>
        <w:t xml:space="preserve"> </w:t>
      </w:r>
      <w:proofErr w:type="spellStart"/>
      <w:r>
        <w:t>dabei</w:t>
      </w:r>
      <w:proofErr w:type="spellEnd"/>
      <w:r>
        <w:t xml:space="preserve"> </w:t>
      </w:r>
      <w:proofErr w:type="spellStart"/>
      <w:r>
        <w:t>unberührt</w:t>
      </w:r>
      <w:proofErr w:type="spellEnd"/>
      <w:r>
        <w:t xml:space="preserve">. </w:t>
      </w:r>
      <w:proofErr w:type="spellStart"/>
      <w:r>
        <w:t>Diese</w:t>
      </w:r>
      <w:proofErr w:type="spellEnd"/>
      <w:r>
        <w:t xml:space="preserve"> </w:t>
      </w:r>
      <w:proofErr w:type="spellStart"/>
      <w:r>
        <w:t>Dokumentvorlage</w:t>
      </w:r>
      <w:proofErr w:type="spellEnd"/>
      <w:r>
        <w:t xml:space="preserve"> </w:t>
      </w:r>
      <w:proofErr w:type="spellStart"/>
      <w:r>
        <w:t>wurde</w:t>
      </w:r>
      <w:proofErr w:type="spellEnd"/>
      <w:r>
        <w:t xml:space="preserve"> </w:t>
      </w:r>
      <w:proofErr w:type="spellStart"/>
      <w:r>
        <w:t>zur</w:t>
      </w:r>
      <w:proofErr w:type="spellEnd"/>
      <w:r>
        <w:t xml:space="preserve"> </w:t>
      </w:r>
      <w:proofErr w:type="spellStart"/>
      <w:r>
        <w:t>Verwendung</w:t>
      </w:r>
      <w:proofErr w:type="spellEnd"/>
      <w:r>
        <w:t xml:space="preserve"> </w:t>
      </w:r>
      <w:proofErr w:type="spellStart"/>
      <w:r>
        <w:t>im</w:t>
      </w:r>
      <w:proofErr w:type="spellEnd"/>
      <w:r>
        <w:t xml:space="preserve"> </w:t>
      </w:r>
      <w:proofErr w:type="spellStart"/>
      <w:r>
        <w:t>Textverarbeitungssystem</w:t>
      </w:r>
      <w:proofErr w:type="spellEnd"/>
      <w:r>
        <w:t xml:space="preserve"> Microsoft Word </w:t>
      </w:r>
      <w:proofErr w:type="spellStart"/>
      <w:r>
        <w:t>erstellt</w:t>
      </w:r>
      <w:proofErr w:type="spellEnd"/>
      <w:r>
        <w:t xml:space="preserve">. Die </w:t>
      </w:r>
      <w:proofErr w:type="spellStart"/>
      <w:r>
        <w:t>hier</w:t>
      </w:r>
      <w:proofErr w:type="spellEnd"/>
      <w:r>
        <w:t xml:space="preserve"> </w:t>
      </w:r>
      <w:proofErr w:type="spellStart"/>
      <w:r>
        <w:t>vorliegende</w:t>
      </w:r>
      <w:proofErr w:type="spellEnd"/>
      <w:r>
        <w:t xml:space="preserve"> Arbeit </w:t>
      </w:r>
      <w:proofErr w:type="spellStart"/>
      <w:r>
        <w:t>ist</w:t>
      </w:r>
      <w:proofErr w:type="spellEnd"/>
      <w:r>
        <w:t xml:space="preserve"> </w:t>
      </w:r>
      <w:proofErr w:type="spellStart"/>
      <w:r>
        <w:t>selbst</w:t>
      </w:r>
      <w:proofErr w:type="spellEnd"/>
      <w:r>
        <w:t xml:space="preserve"> </w:t>
      </w:r>
      <w:proofErr w:type="spellStart"/>
      <w:r>
        <w:t>mit</w:t>
      </w:r>
      <w:proofErr w:type="spellEnd"/>
      <w:r>
        <w:t xml:space="preserve"> </w:t>
      </w:r>
      <w:proofErr w:type="spellStart"/>
      <w:r>
        <w:t>dieser</w:t>
      </w:r>
      <w:proofErr w:type="spellEnd"/>
      <w:r>
        <w:t xml:space="preserve"> </w:t>
      </w:r>
      <w:proofErr w:type="spellStart"/>
      <w:r>
        <w:t>Dokumentvorlage</w:t>
      </w:r>
      <w:proofErr w:type="spellEnd"/>
      <w:r>
        <w:t xml:space="preserve"> </w:t>
      </w:r>
      <w:proofErr w:type="spellStart"/>
      <w:r>
        <w:t>geschrieben</w:t>
      </w:r>
      <w:proofErr w:type="spellEnd"/>
      <w:r>
        <w:t xml:space="preserve"> und </w:t>
      </w:r>
      <w:proofErr w:type="spellStart"/>
      <w:r>
        <w:t>kann</w:t>
      </w:r>
      <w:proofErr w:type="spellEnd"/>
      <w:r>
        <w:t xml:space="preserve"> in </w:t>
      </w:r>
      <w:proofErr w:type="spellStart"/>
      <w:r>
        <w:t>formaler</w:t>
      </w:r>
      <w:proofErr w:type="spellEnd"/>
      <w:r>
        <w:t xml:space="preserve"> </w:t>
      </w:r>
      <w:proofErr w:type="spellStart"/>
      <w:r>
        <w:t>Hinsicht</w:t>
      </w:r>
      <w:proofErr w:type="spellEnd"/>
      <w:r>
        <w:t xml:space="preserve"> </w:t>
      </w:r>
      <w:proofErr w:type="spellStart"/>
      <w:r>
        <w:t>als</w:t>
      </w:r>
      <w:proofErr w:type="spellEnd"/>
      <w:r>
        <w:t xml:space="preserve"> Muster für die </w:t>
      </w:r>
      <w:proofErr w:type="spellStart"/>
      <w:r>
        <w:t>Abfassung</w:t>
      </w:r>
      <w:proofErr w:type="spellEnd"/>
      <w:r>
        <w:t xml:space="preserve"> von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verwendet</w:t>
      </w:r>
      <w:proofErr w:type="spellEnd"/>
      <w:r>
        <w:t xml:space="preserve"> </w:t>
      </w:r>
      <w:proofErr w:type="spellStart"/>
      <w:r>
        <w:t>werden</w:t>
      </w:r>
      <w:proofErr w:type="spellEnd"/>
      <w:r>
        <w:t xml:space="preserve">. Auf </w:t>
      </w:r>
      <w:proofErr w:type="spellStart"/>
      <w:r>
        <w:t>diese</w:t>
      </w:r>
      <w:proofErr w:type="spellEnd"/>
      <w:r>
        <w:t xml:space="preserve"> Weise </w:t>
      </w:r>
      <w:proofErr w:type="spellStart"/>
      <w:r>
        <w:t>lässt</w:t>
      </w:r>
      <w:proofErr w:type="spellEnd"/>
      <w:r>
        <w:t xml:space="preserve"> </w:t>
      </w:r>
      <w:proofErr w:type="spellStart"/>
      <w:r>
        <w:t>sich</w:t>
      </w:r>
      <w:proofErr w:type="spellEnd"/>
      <w:r>
        <w:t xml:space="preserve"> die </w:t>
      </w:r>
      <w:proofErr w:type="spellStart"/>
      <w:r>
        <w:t>Einhaltung</w:t>
      </w:r>
      <w:proofErr w:type="spellEnd"/>
      <w:r>
        <w:t xml:space="preserve"> der für </w:t>
      </w:r>
      <w:proofErr w:type="spellStart"/>
      <w:r w:rsidR="00E016C0">
        <w:t>wissenschaftliche</w:t>
      </w:r>
      <w:proofErr w:type="spellEnd"/>
      <w:r w:rsidR="00E016C0">
        <w:t xml:space="preserve"> </w:t>
      </w:r>
      <w:proofErr w:type="spellStart"/>
      <w:r w:rsidR="00E016C0">
        <w:t>A</w:t>
      </w:r>
      <w:r>
        <w:t>rbeiten</w:t>
      </w:r>
      <w:proofErr w:type="spellEnd"/>
      <w:r>
        <w:t xml:space="preserve"> </w:t>
      </w:r>
      <w:proofErr w:type="spellStart"/>
      <w:r>
        <w:t>geltenden</w:t>
      </w:r>
      <w:proofErr w:type="spellEnd"/>
      <w:r>
        <w:t xml:space="preserve"> </w:t>
      </w:r>
      <w:proofErr w:type="spellStart"/>
      <w:r>
        <w:t>Formatvorgaben</w:t>
      </w:r>
      <w:proofErr w:type="spellEnd"/>
      <w:r>
        <w:t xml:space="preserve"> </w:t>
      </w:r>
      <w:proofErr w:type="spellStart"/>
      <w:r>
        <w:t>weitgehend</w:t>
      </w:r>
      <w:proofErr w:type="spellEnd"/>
      <w:r>
        <w:t xml:space="preserve"> </w:t>
      </w:r>
      <w:proofErr w:type="spellStart"/>
      <w:r>
        <w:t>automatisieren</w:t>
      </w:r>
      <w:proofErr w:type="spellEnd"/>
      <w:r>
        <w:t xml:space="preserve">, </w:t>
      </w:r>
      <w:proofErr w:type="spellStart"/>
      <w:r>
        <w:t>wodurch</w:t>
      </w:r>
      <w:proofErr w:type="spellEnd"/>
      <w:r>
        <w:t xml:space="preserve"> </w:t>
      </w:r>
      <w:proofErr w:type="spellStart"/>
      <w:r>
        <w:t>sich</w:t>
      </w:r>
      <w:proofErr w:type="spellEnd"/>
      <w:r>
        <w:t xml:space="preserve"> die </w:t>
      </w:r>
      <w:proofErr w:type="spellStart"/>
      <w:r>
        <w:t>Qualität</w:t>
      </w:r>
      <w:proofErr w:type="spellEnd"/>
      <w:r>
        <w:t xml:space="preserve"> der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hinsichtlich</w:t>
      </w:r>
      <w:proofErr w:type="spellEnd"/>
      <w:r>
        <w:t xml:space="preserve"> </w:t>
      </w:r>
      <w:proofErr w:type="spellStart"/>
      <w:r>
        <w:t>formaler</w:t>
      </w:r>
      <w:proofErr w:type="spellEnd"/>
      <w:r>
        <w:t xml:space="preserve"> </w:t>
      </w:r>
      <w:proofErr w:type="spellStart"/>
      <w:r>
        <w:t>Kriterien</w:t>
      </w:r>
      <w:proofErr w:type="spellEnd"/>
      <w:r>
        <w:t xml:space="preserve"> </w:t>
      </w:r>
      <w:proofErr w:type="spellStart"/>
      <w:r>
        <w:t>erhöht</w:t>
      </w:r>
      <w:proofErr w:type="spellEnd"/>
      <w:r>
        <w:t xml:space="preserve"> und </w:t>
      </w:r>
      <w:proofErr w:type="spellStart"/>
      <w:r>
        <w:t>sich</w:t>
      </w:r>
      <w:proofErr w:type="spellEnd"/>
      <w:r>
        <w:t xml:space="preserve"> der </w:t>
      </w:r>
      <w:proofErr w:type="spellStart"/>
      <w:r>
        <w:t>Beratungsaufwand</w:t>
      </w:r>
      <w:proofErr w:type="spellEnd"/>
      <w:r>
        <w:t xml:space="preserve"> </w:t>
      </w:r>
      <w:proofErr w:type="spellStart"/>
      <w:r>
        <w:t>verringert</w:t>
      </w:r>
      <w:proofErr w:type="spellEnd"/>
      <w:r>
        <w:t>.</w:t>
      </w:r>
    </w:p>
    <w:p w14:paraId="4AEB0A78" w14:textId="77777777" w:rsidR="00284FA6" w:rsidRDefault="00284FA6">
      <w:proofErr w:type="spellStart"/>
      <w:r>
        <w:rPr>
          <w:b/>
        </w:rPr>
        <w:t>Schlagwörter</w:t>
      </w:r>
      <w:proofErr w:type="spellEnd"/>
      <w:r>
        <w:t xml:space="preserve">: </w:t>
      </w:r>
      <w:proofErr w:type="spellStart"/>
      <w:r>
        <w:t>Dokumentvorlage</w:t>
      </w:r>
      <w:proofErr w:type="spellEnd"/>
      <w:r>
        <w:t xml:space="preserve">, </w:t>
      </w:r>
      <w:proofErr w:type="spellStart"/>
      <w:r>
        <w:t>wissenschaftliche</w:t>
      </w:r>
      <w:proofErr w:type="spellEnd"/>
      <w:r>
        <w:t xml:space="preserve"> Arbeit, </w:t>
      </w:r>
      <w:proofErr w:type="spellStart"/>
      <w:r w:rsidR="00CE73C2">
        <w:t>Bachelorarbeit</w:t>
      </w:r>
      <w:proofErr w:type="spellEnd"/>
      <w:r w:rsidR="00CE73C2">
        <w:t xml:space="preserve">, </w:t>
      </w:r>
      <w:proofErr w:type="spellStart"/>
      <w:r w:rsidR="00CE73C2">
        <w:t>Masterarbeit</w:t>
      </w:r>
      <w:proofErr w:type="spellEnd"/>
      <w:r w:rsidR="00CE73C2">
        <w:t xml:space="preserve">, </w:t>
      </w:r>
      <w:proofErr w:type="spellStart"/>
      <w:r w:rsidR="00CE73C2">
        <w:t>Diplomarbeit</w:t>
      </w:r>
      <w:proofErr w:type="spellEnd"/>
      <w:r w:rsidR="00CE73C2">
        <w:t xml:space="preserve">, </w:t>
      </w:r>
      <w:r>
        <w:t xml:space="preserve">Hochschule, </w:t>
      </w:r>
      <w:proofErr w:type="spellStart"/>
      <w:r>
        <w:t>Textverarbeitungssystem</w:t>
      </w:r>
      <w:proofErr w:type="spellEnd"/>
      <w:r>
        <w:t>,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6022654"/>
      <w:r w:rsidRPr="00721A18">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eastAsia="en-US"/>
        </w:rPr>
      </w:pPr>
      <w:r w:rsidRPr="008B639E">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eastAsia="en-US"/>
        </w:rPr>
      </w:pPr>
      <w:r w:rsidRPr="008B639E">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eastAsia="en-US"/>
        </w:rPr>
      </w:pPr>
      <w:r w:rsidRPr="008B639E">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eastAsia="en-US"/>
        </w:rPr>
      </w:pPr>
      <w:r w:rsidRPr="008B639E">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eastAsia="en-US"/>
        </w:rPr>
      </w:pPr>
      <w:r w:rsidRPr="008B639E">
        <w:t>1</w:t>
      </w:r>
      <w:r>
        <w:rPr>
          <w:rFonts w:asciiTheme="minorHAnsi" w:eastAsiaTheme="minorEastAsia" w:hAnsiTheme="minorHAnsi" w:cstheme="minorBidi"/>
          <w:b w:val="0"/>
          <w:szCs w:val="22"/>
          <w:lang w:eastAsia="en-US"/>
        </w:rPr>
        <w:tab/>
      </w:r>
      <w:r w:rsidRPr="008B639E">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eastAsia="en-US"/>
        </w:rPr>
      </w:pPr>
      <w:r w:rsidRPr="008B639E">
        <w:t>2</w:t>
      </w:r>
      <w:r>
        <w:rPr>
          <w:rFonts w:asciiTheme="minorHAnsi" w:eastAsiaTheme="minorEastAsia" w:hAnsiTheme="minorHAnsi" w:cstheme="minorBidi"/>
          <w:b w:val="0"/>
          <w:szCs w:val="22"/>
          <w:lang w:eastAsia="en-US"/>
        </w:rPr>
        <w:tab/>
      </w:r>
      <w:r w:rsidRPr="008B639E">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eastAsia="en-US"/>
        </w:rPr>
      </w:pPr>
      <w:r w:rsidRPr="008B639E">
        <w:t>2.1</w:t>
      </w:r>
      <w:r>
        <w:rPr>
          <w:rFonts w:asciiTheme="minorHAnsi" w:eastAsiaTheme="minorEastAsia" w:hAnsiTheme="minorHAnsi" w:cstheme="minorBidi"/>
          <w:szCs w:val="22"/>
          <w:lang w:eastAsia="en-US"/>
        </w:rPr>
        <w:tab/>
      </w:r>
      <w:r w:rsidRPr="008B639E">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eastAsia="en-US"/>
        </w:rPr>
      </w:pPr>
      <w:r w:rsidRPr="008B639E">
        <w:t>2.2</w:t>
      </w:r>
      <w:r>
        <w:rPr>
          <w:rFonts w:asciiTheme="minorHAnsi" w:eastAsiaTheme="minorEastAsia" w:hAnsiTheme="minorHAnsi" w:cstheme="minorBidi"/>
          <w:szCs w:val="22"/>
          <w:lang w:eastAsia="en-US"/>
        </w:rPr>
        <w:tab/>
      </w:r>
      <w:r w:rsidRPr="008B639E">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eastAsia="en-US"/>
        </w:rPr>
      </w:pPr>
      <w:r w:rsidRPr="008B639E">
        <w:t>2.3</w:t>
      </w:r>
      <w:r>
        <w:rPr>
          <w:rFonts w:asciiTheme="minorHAnsi" w:eastAsiaTheme="minorEastAsia" w:hAnsiTheme="minorHAnsi" w:cstheme="minorBidi"/>
          <w:szCs w:val="22"/>
          <w:lang w:eastAsia="en-US"/>
        </w:rPr>
        <w:tab/>
      </w:r>
      <w:r w:rsidRPr="008B639E">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eastAsia="en-US"/>
        </w:rPr>
      </w:pPr>
      <w:r w:rsidRPr="008B639E">
        <w:t>2.4</w:t>
      </w:r>
      <w:r>
        <w:rPr>
          <w:rFonts w:asciiTheme="minorHAnsi" w:eastAsiaTheme="minorEastAsia" w:hAnsiTheme="minorHAnsi" w:cstheme="minorBidi"/>
          <w:szCs w:val="22"/>
          <w:lang w:eastAsia="en-US"/>
        </w:rPr>
        <w:tab/>
      </w:r>
      <w:r w:rsidRPr="008B639E">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eastAsia="en-US"/>
        </w:rPr>
      </w:pPr>
      <w:r w:rsidRPr="008B639E">
        <w:t>3</w:t>
      </w:r>
      <w:r>
        <w:rPr>
          <w:rFonts w:asciiTheme="minorHAnsi" w:eastAsiaTheme="minorEastAsia" w:hAnsiTheme="minorHAnsi" w:cstheme="minorBidi"/>
          <w:b w:val="0"/>
          <w:szCs w:val="22"/>
          <w:lang w:eastAsia="en-US"/>
        </w:rPr>
        <w:tab/>
      </w:r>
      <w:r w:rsidRPr="008B639E">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eastAsia="en-US"/>
        </w:rPr>
      </w:pPr>
      <w:r w:rsidRPr="008B639E">
        <w:t>3.1</w:t>
      </w:r>
      <w:r>
        <w:rPr>
          <w:rFonts w:asciiTheme="minorHAnsi" w:eastAsiaTheme="minorEastAsia" w:hAnsiTheme="minorHAnsi" w:cstheme="minorBidi"/>
          <w:szCs w:val="22"/>
          <w:lang w:eastAsia="en-US"/>
        </w:rPr>
        <w:tab/>
      </w:r>
      <w:r w:rsidRPr="008B639E">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eastAsia="en-US"/>
        </w:rPr>
      </w:pPr>
      <w:r w:rsidRPr="008B639E">
        <w:t>3.2</w:t>
      </w:r>
      <w:r>
        <w:rPr>
          <w:rFonts w:asciiTheme="minorHAnsi" w:eastAsiaTheme="minorEastAsia" w:hAnsiTheme="minorHAnsi" w:cstheme="minorBidi"/>
          <w:szCs w:val="22"/>
          <w:lang w:eastAsia="en-US"/>
        </w:rPr>
        <w:tab/>
      </w:r>
      <w:r w:rsidRPr="008B639E">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eastAsia="en-US"/>
        </w:rPr>
      </w:pPr>
      <w:r w:rsidRPr="008B639E">
        <w:t>4</w:t>
      </w:r>
      <w:r>
        <w:rPr>
          <w:rFonts w:asciiTheme="minorHAnsi" w:eastAsiaTheme="minorEastAsia" w:hAnsiTheme="minorHAnsi" w:cstheme="minorBidi"/>
          <w:b w:val="0"/>
          <w:szCs w:val="22"/>
          <w:lang w:eastAsia="en-US"/>
        </w:rPr>
        <w:tab/>
      </w:r>
      <w:r w:rsidRPr="008B639E">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eastAsia="en-US"/>
        </w:rPr>
      </w:pPr>
      <w:r w:rsidRPr="008B639E">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eastAsia="en-US"/>
        </w:rPr>
      </w:pPr>
      <w:r w:rsidRPr="008B639E">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eastAsia="en-US"/>
        </w:rPr>
      </w:pPr>
      <w:r w:rsidRPr="008B639E">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eastAsia="en-US"/>
        </w:rPr>
      </w:pPr>
      <w:r w:rsidRPr="008B639E">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eastAsia="en-US"/>
        </w:rPr>
      </w:pPr>
      <w:r w:rsidRPr="008B639E">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pPr>
      <w:r w:rsidRPr="00721A18">
        <w:rPr>
          <w:noProof/>
          <w:sz w:val="24"/>
        </w:rPr>
        <w:lastRenderedPageBreak/>
        <w:fldChar w:fldCharType="end"/>
      </w:r>
      <w:bookmarkStart w:id="6" w:name="_Toc106022655"/>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6022656"/>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602265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70BD5DD2" w:rsidR="0013073E" w:rsidRPr="00721A18" w:rsidRDefault="00707F37">
      <w:pPr>
        <w:tabs>
          <w:tab w:val="left" w:pos="1440"/>
        </w:tabs>
      </w:pPr>
      <w:r>
        <w:t>STEM</w:t>
      </w:r>
      <w:r>
        <w:tab/>
      </w:r>
      <w:r w:rsidR="003504D8">
        <w:t xml:space="preserve">Academic disciplines of </w:t>
      </w:r>
      <w:r w:rsidR="001A2263">
        <w:t xml:space="preserve">science, technology, </w:t>
      </w:r>
      <w:r w:rsidR="006049B8">
        <w:t>engineering</w:t>
      </w:r>
      <w:r w:rsidR="0073196B">
        <w:t>, m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34FC63DB" w:rsidR="00A50A1D" w:rsidRDefault="00A50A1D">
      <w:pPr>
        <w:tabs>
          <w:tab w:val="left" w:pos="1440"/>
        </w:tabs>
      </w:pPr>
      <w:r>
        <w:t>QPS</w:t>
      </w:r>
      <w:r>
        <w:tab/>
        <w:t>Queries per Second</w:t>
      </w:r>
    </w:p>
    <w:p w14:paraId="4AEB0AD1" w14:textId="6C484554" w:rsidR="00284FA6" w:rsidRDefault="00DA1F03">
      <w:pPr>
        <w:pStyle w:val="berschrift1"/>
      </w:pPr>
      <w:bookmarkStart w:id="9" w:name="_Toc106022658"/>
      <w:r w:rsidRPr="00721A18">
        <w:lastRenderedPageBreak/>
        <w:t>Introduction</w:t>
      </w:r>
      <w:bookmarkEnd w:id="9"/>
    </w:p>
    <w:p w14:paraId="2B988FBE" w14:textId="17E09AEA" w:rsidR="00687DA9" w:rsidRPr="00687DA9" w:rsidRDefault="00687DA9" w:rsidP="00687DA9">
      <w:pPr>
        <w:pStyle w:val="berschrift2"/>
      </w:pPr>
      <w:r>
        <w:t>Preface</w:t>
      </w:r>
    </w:p>
    <w:p w14:paraId="53BF7F8D" w14:textId="1C21C2A3"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850DD">
            <w:t>(</w:t>
          </w:r>
          <w:proofErr w:type="spellStart"/>
          <w:r w:rsidR="000850DD">
            <w:t>Rimol</w:t>
          </w:r>
          <w:proofErr w:type="spellEnd"/>
          <w:r w:rsidR="000850DD">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4544E9D0"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jZUMDI6MDE6MzQ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850DD">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850DD">
            <w:t xml:space="preserve">(Singh, Choudhury, Dey, &amp; </w:t>
          </w:r>
          <w:proofErr w:type="spellStart"/>
          <w:r w:rsidR="000850DD">
            <w:t>Pramanik</w:t>
          </w:r>
          <w:proofErr w:type="spellEnd"/>
          <w:r w:rsidR="000850DD">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850DD">
            <w:t>(</w:t>
          </w:r>
          <w:proofErr w:type="spellStart"/>
          <w:r w:rsidR="000850DD">
            <w:t>Jannach</w:t>
          </w:r>
          <w:proofErr w:type="spellEnd"/>
          <w:r w:rsidR="000850DD">
            <w:t xml:space="preserve"> &amp; </w:t>
          </w:r>
          <w:proofErr w:type="spellStart"/>
          <w:r w:rsidR="000850DD">
            <w:t>Zanker</w:t>
          </w:r>
          <w:proofErr w:type="spellEnd"/>
          <w:r w:rsidR="000850DD">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850DD">
            <w:t>(Bennett, Lanning, &amp; others, 2007)</w:t>
          </w:r>
          <w:r>
            <w:fldChar w:fldCharType="end"/>
          </w:r>
        </w:sdtContent>
      </w:sdt>
      <w:r w:rsidR="00EA5468">
        <w:t>.</w:t>
      </w:r>
      <w:r>
        <w:t xml:space="preserve"> To this day datasets of movie ratings remain a popular way to benchmark RSs.</w:t>
      </w:r>
    </w:p>
    <w:p w14:paraId="228E0595" w14:textId="188F165B"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yNlQwMjowMTozN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850DD">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850DD">
            <w:t>(</w:t>
          </w:r>
          <w:proofErr w:type="spellStart"/>
          <w:r w:rsidR="000850DD">
            <w:t>Khusro</w:t>
          </w:r>
          <w:proofErr w:type="spellEnd"/>
          <w:r w:rsidR="000850DD">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850DD">
            <w:t>(Miranda, 2021)</w:t>
          </w:r>
          <w:r>
            <w:fldChar w:fldCharType="end"/>
          </w:r>
        </w:sdtContent>
      </w:sdt>
      <w:r w:rsidR="00A519AD">
        <w:t>.</w:t>
      </w:r>
    </w:p>
    <w:p w14:paraId="3D78F7B3" w14:textId="3E6E9636"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850DD">
            <w:t>(</w:t>
          </w:r>
          <w:proofErr w:type="spellStart"/>
          <w:r w:rsidR="000850DD">
            <w:t>Makinen</w:t>
          </w:r>
          <w:proofErr w:type="spellEnd"/>
          <w:r w:rsidR="000850DD">
            <w:t xml:space="preserve">, </w:t>
          </w:r>
          <w:proofErr w:type="spellStart"/>
          <w:r w:rsidR="000850DD">
            <w:t>Skogstrom</w:t>
          </w:r>
          <w:proofErr w:type="spellEnd"/>
          <w:r w:rsidR="000850DD">
            <w:t xml:space="preserve">, Laaksonen, &amp; </w:t>
          </w:r>
          <w:proofErr w:type="spellStart"/>
          <w:r w:rsidR="000850DD">
            <w:t>Mikkonen</w:t>
          </w:r>
          <w:proofErr w:type="spellEnd"/>
          <w:r w:rsidR="000850DD">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850DD">
            <w:t>(</w:t>
          </w:r>
          <w:proofErr w:type="spellStart"/>
          <w:r w:rsidR="000850DD">
            <w:t>Renggli</w:t>
          </w:r>
          <w:proofErr w:type="spellEnd"/>
          <w:r w:rsidR="000850DD">
            <w:t xml:space="preserve"> et al., 2021)</w:t>
          </w:r>
          <w:r>
            <w:fldChar w:fldCharType="end"/>
          </w:r>
        </w:sdtContent>
      </w:sdt>
      <w:r w:rsidR="00A519AD">
        <w:t>.</w:t>
      </w:r>
      <w:r>
        <w:t xml:space="preserve"> Detrimental data to the ML system’s performance can manifest itself in different ways. </w:t>
      </w:r>
    </w:p>
    <w:p w14:paraId="64C36E4F" w14:textId="7D431A46"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850DD">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5B052477"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850DD">
            <w:t>(Hevner, March, Park, &amp; Ram, 2004)</w:t>
          </w:r>
          <w:r w:rsidR="00761802">
            <w:fldChar w:fldCharType="end"/>
          </w:r>
        </w:sdtContent>
      </w:sdt>
      <w:r w:rsidR="005155C0">
        <w:t>.</w:t>
      </w:r>
    </w:p>
    <w:p w14:paraId="22B79E75" w14:textId="77777777" w:rsidR="00382F90" w:rsidRDefault="00687DA9" w:rsidP="00382F90">
      <w:pPr>
        <w:pStyle w:val="berschrift2"/>
      </w:pPr>
      <w:r>
        <w:t>Research Methodology</w:t>
      </w:r>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7EE8C27C"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850DD">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I2VDAyOjAxOjM0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850DD">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438C6B02"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850DD">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3C5DB6C5"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850DD">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463EAE82"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C724EFD"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850DD">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850DD">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6DB13D24"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850DD">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r>
        <w:lastRenderedPageBreak/>
        <w:t xml:space="preserve">Current </w:t>
      </w:r>
      <w:r w:rsidR="00536E4A">
        <w:t>Environment &amp;</w:t>
      </w:r>
      <w:r>
        <w:t xml:space="preserve"> State of Research</w:t>
      </w:r>
    </w:p>
    <w:p w14:paraId="5F380713" w14:textId="72ECF716" w:rsidR="003D19F2" w:rsidRDefault="00897072" w:rsidP="003D19F2">
      <w:pPr>
        <w:pStyle w:val="berschrift2"/>
      </w:pPr>
      <w:bookmarkStart w:id="10" w:name="_Toc106022660"/>
      <w:r>
        <w:t>Environment</w:t>
      </w:r>
      <w:bookmarkEnd w:id="10"/>
    </w:p>
    <w:p w14:paraId="547259E5" w14:textId="2460E805"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850DD">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850DD">
            <w:t>(</w:t>
          </w:r>
          <w:proofErr w:type="spellStart"/>
          <w:r w:rsidR="000850DD">
            <w:t>Rimol</w:t>
          </w:r>
          <w:proofErr w:type="spellEnd"/>
          <w:r w:rsidR="000850DD">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850DD">
            <w:t xml:space="preserve">(Chui, Hall, Singla, &amp; </w:t>
          </w:r>
          <w:proofErr w:type="spellStart"/>
          <w:r w:rsidR="000850DD">
            <w:t>Sukharevsky</w:t>
          </w:r>
          <w:proofErr w:type="spellEnd"/>
          <w:r w:rsidR="000850DD">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8CE28B4"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850DD">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850DD">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850DD">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850DD">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850DD">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r>
        <w:t>Recommender Systems</w:t>
      </w:r>
    </w:p>
    <w:p w14:paraId="7CB2163F" w14:textId="0CCBDB39" w:rsidR="003B7B78" w:rsidRDefault="00696AD3" w:rsidP="00696AD3">
      <w:pPr>
        <w:pStyle w:val="berschrift3"/>
      </w:pPr>
      <w:r>
        <w:t>Overview</w:t>
      </w:r>
    </w:p>
    <w:p w14:paraId="4333C53A" w14:textId="1202B0D8"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850DD">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71CEB5C"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850DD">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850DD">
            <w:t>(</w:t>
          </w:r>
          <w:proofErr w:type="spellStart"/>
          <w:r w:rsidR="000850DD">
            <w:t>Alyari</w:t>
          </w:r>
          <w:proofErr w:type="spellEnd"/>
          <w:r w:rsidR="000850DD">
            <w:t xml:space="preserve"> &amp; Jafari </w:t>
          </w:r>
          <w:proofErr w:type="spellStart"/>
          <w:r w:rsidR="000850DD">
            <w:t>Navimipour</w:t>
          </w:r>
          <w:proofErr w:type="spellEnd"/>
          <w:r w:rsidR="000850DD">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850DD">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67477433"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850DD">
            <w:t xml:space="preserve">(Fleder &amp; </w:t>
          </w:r>
          <w:proofErr w:type="spellStart"/>
          <w:r w:rsidR="000850DD">
            <w:t>Hosanagar</w:t>
          </w:r>
          <w:proofErr w:type="spellEnd"/>
          <w:r w:rsidR="000850DD">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31C6281A"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Collaborative filtering will be elaborated in more detail, as it is a key concept for the RS implemented in the artifact. Figure 2 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EF3789">
            <w:t>(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782BDE6" w:rsidR="000850DD" w:rsidRPr="0041633B" w:rsidRDefault="000850DD" w:rsidP="002F00A7">
      <w:pPr>
        <w:pStyle w:val="Beschriftung"/>
      </w:pPr>
      <w:bookmarkStart w:id="11" w:name="_Toc107181604"/>
      <w:r w:rsidRPr="00584486">
        <w:t xml:space="preserve">Figure </w:t>
      </w:r>
      <w:r w:rsidRPr="00584486">
        <w:fldChar w:fldCharType="begin"/>
      </w:r>
      <w:r w:rsidRPr="00584486">
        <w:instrText xml:space="preserve"> SEQ Figure \* ARABIC </w:instrText>
      </w:r>
      <w:r w:rsidRPr="00584486">
        <w:fldChar w:fldCharType="separate"/>
      </w:r>
      <w:r w:rsidR="00C73468">
        <w:rPr>
          <w:noProof/>
        </w:rPr>
        <w:t>1</w:t>
      </w:r>
      <w:r w:rsidRPr="00584486">
        <w:fldChar w:fldCharType="end"/>
      </w:r>
      <w:r w:rsidRPr="00584486">
        <w:t>: structure and overview of RSs derived from Aggarwal</w:t>
      </w:r>
      <w:r>
        <w:t xml:space="preserve"> (2016)</w:t>
      </w:r>
      <w:bookmarkEnd w:id="11"/>
    </w:p>
    <w:p w14:paraId="1411211D" w14:textId="1CA2815D" w:rsidR="007D778E" w:rsidRDefault="007D778E" w:rsidP="007D778E">
      <w:pPr>
        <w:pStyle w:val="berschrift3"/>
      </w:pPr>
      <w:r>
        <w:t>Data</w:t>
      </w:r>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57AE89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850DD">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850DD">
            <w:t>(Aggarwal, 2016)</w:t>
          </w:r>
          <w:r w:rsidR="007A172C">
            <w:fldChar w:fldCharType="end"/>
          </w:r>
        </w:sdtContent>
      </w:sdt>
      <w:r w:rsidR="007A172C">
        <w:t>.</w:t>
      </w:r>
    </w:p>
    <w:p w14:paraId="0E4DB80E" w14:textId="18B7210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850DD">
            <w:t>(</w:t>
          </w:r>
          <w:proofErr w:type="spellStart"/>
          <w:r w:rsidR="000850DD">
            <w:t>Khusro</w:t>
          </w:r>
          <w:proofErr w:type="spellEnd"/>
          <w:r w:rsidR="000850DD">
            <w:t xml:space="preserve"> et al., 2016)</w:t>
          </w:r>
          <w:r w:rsidR="00673C40">
            <w:fldChar w:fldCharType="end"/>
          </w:r>
        </w:sdtContent>
      </w:sdt>
      <w:r w:rsidR="005F1293">
        <w:t>.</w:t>
      </w:r>
    </w:p>
    <w:p w14:paraId="214996BE" w14:textId="3080125B"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YtMjZUMDI6MDE6MzQ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850DD">
            <w:t>(</w:t>
          </w:r>
          <w:proofErr w:type="spellStart"/>
          <w:r w:rsidR="000850DD">
            <w:t>Su</w:t>
          </w:r>
          <w:proofErr w:type="spellEnd"/>
          <w:r w:rsidR="000850DD">
            <w:t xml:space="preserve"> &amp; </w:t>
          </w:r>
          <w:proofErr w:type="spellStart"/>
          <w:r w:rsidR="000850DD">
            <w:t>Khoshgoftaar</w:t>
          </w:r>
          <w:proofErr w:type="spellEnd"/>
          <w:r w:rsidR="000850DD">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714F1F83"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850DD">
            <w:t>(Aggarwal, 2016)</w:t>
          </w:r>
          <w:r w:rsidR="00A06411">
            <w:fldChar w:fldCharType="end"/>
          </w:r>
        </w:sdtContent>
      </w:sdt>
      <w:r w:rsidR="00A13ABF">
        <w:t>.</w:t>
      </w:r>
    </w:p>
    <w:p w14:paraId="636AF604" w14:textId="420C6C47" w:rsidR="006B321E" w:rsidRDefault="00E51276" w:rsidP="002F00A7">
      <w:pPr>
        <w:pStyle w:val="berschrift3"/>
      </w:pPr>
      <w:r>
        <w:t>Content-based recommender systems</w:t>
      </w:r>
    </w:p>
    <w:p w14:paraId="4462A7FD" w14:textId="7888EF58"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NlQwMjowMToz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850DD">
            <w:t>(</w:t>
          </w:r>
          <w:proofErr w:type="spellStart"/>
          <w:r w:rsidR="000850DD">
            <w:t>Lü</w:t>
          </w:r>
          <w:proofErr w:type="spellEnd"/>
          <w:r w:rsidR="000850DD">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850DD">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NlQwMjowMToz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850DD">
            <w:t>(</w:t>
          </w:r>
          <w:proofErr w:type="spellStart"/>
          <w:r w:rsidR="000850DD">
            <w:t>Lü</w:t>
          </w:r>
          <w:proofErr w:type="spellEnd"/>
          <w:r w:rsidR="000850DD">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7C68AB8"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850DD">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r>
        <w:t>Collaborative filtering</w:t>
      </w:r>
    </w:p>
    <w:p w14:paraId="06120E8E" w14:textId="60954500"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MGU4N2FkNTktM2VmMS00YzM4LTgwM2QtZGUxMmI0YTJmMTQzIiwiVGV4dCI6IihLb3JlbiwgMjAwOSkiLCJXQUlWZXJzaW9uIjoiNi4xMi4wLjAifQ==}</w:instrText>
          </w:r>
          <w:r w:rsidR="00930A23">
            <w:fldChar w:fldCharType="separate"/>
          </w:r>
          <w:r w:rsidR="000850DD">
            <w:t>(</w:t>
          </w:r>
          <w:proofErr w:type="spellStart"/>
          <w:r w:rsidR="000850DD">
            <w:t>Koren</w:t>
          </w:r>
          <w:proofErr w:type="spellEnd"/>
          <w:r w:rsidR="000850DD">
            <w:t>,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850DD">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B40405">
            <w:t>(Google LLC, 2021)</w:t>
          </w:r>
          <w:r w:rsidR="00B40405">
            <w:fldChar w:fldCharType="end"/>
          </w:r>
        </w:sdtContent>
      </w:sdt>
      <w:r w:rsidR="009E6743">
        <w:t>.</w:t>
      </w:r>
    </w:p>
    <w:p w14:paraId="77F8EA4F" w14:textId="48D6D8FE"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850DD">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4A8D16A8"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850DD">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850DD">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534605A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850DD">
            <w:t>(Aggarwal, 2016)</w:t>
          </w:r>
          <w:r w:rsidR="007F5512">
            <w:fldChar w:fldCharType="end"/>
          </w:r>
        </w:sdtContent>
      </w:sdt>
      <w:r w:rsidR="00FC2BE0">
        <w:t>.</w:t>
      </w:r>
    </w:p>
    <w:p w14:paraId="58A98D78" w14:textId="14AECCBA"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B14FC0">
            <w:t>(</w:t>
          </w:r>
          <w:proofErr w:type="spellStart"/>
          <w:r w:rsidR="00B14FC0">
            <w:t>Koren</w:t>
          </w:r>
          <w:proofErr w:type="spellEnd"/>
          <w:r w:rsidR="00B14FC0">
            <w:t xml:space="preserve">, Bell, &amp; </w:t>
          </w:r>
          <w:proofErr w:type="spellStart"/>
          <w:r w:rsidR="00B14FC0">
            <w:t>Volinsky</w:t>
          </w:r>
          <w:proofErr w:type="spellEnd"/>
          <w:r w:rsidR="00B14FC0">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3E65583D"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OTBkMDI4ZGEtZTc2My00YTdkLTk2ZmUtMTkxYmExZDE4NDJmIiwiVGV4dCI6IihLb3JlbiwgMjAwOSkiLCJXQUlWZXJzaW9uIjoiNi4xMi4wLjAifQ==}</w:instrText>
          </w:r>
          <w:r w:rsidR="008B7774">
            <w:fldChar w:fldCharType="separate"/>
          </w:r>
          <w:r w:rsidR="008B7774">
            <w:t>(</w:t>
          </w:r>
          <w:proofErr w:type="spellStart"/>
          <w:r w:rsidR="008B7774">
            <w:t>Koren</w:t>
          </w:r>
          <w:proofErr w:type="spellEnd"/>
          <w:r w:rsidR="008B7774">
            <w:t>,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3B07F2">
            <w:t>(</w:t>
          </w:r>
          <w:proofErr w:type="spellStart"/>
          <w:r w:rsidR="003B07F2">
            <w:t>Loehlin</w:t>
          </w:r>
          <w:proofErr w:type="spellEnd"/>
          <w:r w:rsidR="003B07F2">
            <w:t xml:space="preserve"> &amp; </w:t>
          </w:r>
          <w:proofErr w:type="spellStart"/>
          <w:r w:rsidR="003B07F2">
            <w:t>Beaujean</w:t>
          </w:r>
          <w:proofErr w:type="spellEnd"/>
          <w:r w:rsidR="003B07F2">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C143DF">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487EC2">
            <w:t>(</w:t>
          </w:r>
          <w:proofErr w:type="spellStart"/>
          <w:r w:rsidR="00487EC2">
            <w:t>Vellido</w:t>
          </w:r>
          <w:proofErr w:type="spellEnd"/>
          <w:r w:rsidR="00487EC2">
            <w:t xml:space="preserve">, </w:t>
          </w:r>
          <w:proofErr w:type="spellStart"/>
          <w:r w:rsidR="00487EC2">
            <w:t>Lisboa</w:t>
          </w:r>
          <w:proofErr w:type="spellEnd"/>
          <w:r w:rsidR="00487EC2">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700CD8">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C727F1">
            <w:t>(</w:t>
          </w:r>
          <w:proofErr w:type="spellStart"/>
          <w:r w:rsidR="00C727F1">
            <w:t>Koren</w:t>
          </w:r>
          <w:proofErr w:type="spellEnd"/>
          <w:r w:rsidR="00C727F1">
            <w:t xml:space="preserve"> et al., 2009)</w:t>
          </w:r>
          <w:r w:rsidR="00C727F1">
            <w:fldChar w:fldCharType="end"/>
          </w:r>
        </w:sdtContent>
      </w:sdt>
      <w:r w:rsidR="00843302">
        <w:t>.</w:t>
      </w:r>
    </w:p>
    <w:p w14:paraId="48562123" w14:textId="13F6FFE5"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3LjA4ODEwdjEiLCJVcmlTdHJpbmciOiJodHRwOi8vYXJ4aXYub3JnL2Ficy8xNjA3LjA4ODEw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FUMjM6MjA6MTUiLCJNb2RpZmllZEJ5IjoiX1NlYmFzdGlhbiBTw6R0emxlciIsIklkIjoiYWZmOTAwNDUtMjQ3OS00ZjQ3LWI5YjQtNGM1MDEzZTkyMzdjIiwiTW9kaWZpZWRPbiI6IjIwMjItMDYtMjFUMjM6MjA6MT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4ODEwdjEiLCJVcmlTdHJpbmciOiJodHRwOi8vYXJ4aXYub3JnL3BkZi8xNjA3LjA4ODEw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FUMjM6MjA6MTUiLCJNb2RpZmllZEJ5IjoiX1NlYmFzdGlhbiBTw6R0emxlciIsIklkIjoiZGZkNTZmYTQtM2NhNy00ZjhkLWJjMjMtMGY1YTE2MTJjYjAy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7C7254">
            <w:t xml:space="preserve">(Blondel, </w:t>
          </w:r>
          <w:proofErr w:type="spellStart"/>
          <w:r w:rsidR="007C7254">
            <w:lastRenderedPageBreak/>
            <w:t>Ishihata</w:t>
          </w:r>
          <w:proofErr w:type="spellEnd"/>
          <w:r w:rsidR="007C7254">
            <w:t xml:space="preserve">, </w:t>
          </w:r>
          <w:proofErr w:type="spellStart"/>
          <w:r w:rsidR="007C7254">
            <w:t>Fujino</w:t>
          </w:r>
          <w:proofErr w:type="spellEnd"/>
          <w:r w:rsidR="007C7254">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3LjA3MTk1djIiLCJVcmlTdHJpbmciOiJodHRwOi8vYXJ4aXYub3JnL2Ficy8xNjA3LjA3MTk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FUMjM6MTU6MDYiLCJNb2RpZmllZEJ5IjoiX1NlYmFzdGlhbiBTw6R0emxlciIsIklkIjoiOWUyMzU5NjctMTcyOC00MDg5LTlmYzQtYzNmZTY1NmJhOTA3IiwiTW9kaWZpZWRPbiI6IjIwMjItMDYtMjFUMjM6MTU6MD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FUMjM6MTU6MDYiLCJNb2RpZmllZEJ5IjoiX1NlYmFzdGlhbiBTw6R0emxlciIsIklkIjoiYWFhNWIzMmQtZTVmNy00Njc5LWJkYzYtOGJlYjFiMjIxYzYw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194638">
            <w:t xml:space="preserve">(Blondel, </w:t>
          </w:r>
          <w:proofErr w:type="spellStart"/>
          <w:r w:rsidR="00194638">
            <w:t>Fujino</w:t>
          </w:r>
          <w:proofErr w:type="spellEnd"/>
          <w:r w:rsidR="00194638">
            <w:t xml:space="preserve">, Ueda, &amp; </w:t>
          </w:r>
          <w:proofErr w:type="spellStart"/>
          <w:r w:rsidR="00194638">
            <w:t>Ishihata</w:t>
          </w:r>
          <w:proofErr w:type="spellEnd"/>
          <w:r w:rsidR="00194638">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ZUMDI6MDE6MzQ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8B51D9">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lQwMjowMTozN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ED71DA">
            <w:t>(</w:t>
          </w:r>
          <w:proofErr w:type="spellStart"/>
          <w:r w:rsidR="00ED71DA">
            <w:t>Dacrema</w:t>
          </w:r>
          <w:proofErr w:type="spellEnd"/>
          <w:r w:rsidR="00ED71DA">
            <w:t xml:space="preserve">, </w:t>
          </w:r>
          <w:proofErr w:type="spellStart"/>
          <w:r w:rsidR="00ED71DA">
            <w:t>Boglio</w:t>
          </w:r>
          <w:proofErr w:type="spellEnd"/>
          <w:r w:rsidR="00ED71DA">
            <w:t xml:space="preserve">, </w:t>
          </w:r>
          <w:proofErr w:type="spellStart"/>
          <w:r w:rsidR="00ED71DA">
            <w:t>Cremonesi</w:t>
          </w:r>
          <w:proofErr w:type="spellEnd"/>
          <w:r w:rsidR="00ED71DA">
            <w:t xml:space="preserve">, &amp; </w:t>
          </w:r>
          <w:proofErr w:type="spellStart"/>
          <w:r w:rsidR="00ED71DA">
            <w:t>Jannach</w:t>
          </w:r>
          <w:proofErr w:type="spellEnd"/>
          <w:r w:rsidR="00ED71DA">
            <w:t>, 2021)</w:t>
          </w:r>
          <w:r w:rsidR="00ED71DA">
            <w:fldChar w:fldCharType="end"/>
          </w:r>
        </w:sdtContent>
      </w:sdt>
      <w:r w:rsidR="000B65C3">
        <w:t>.</w:t>
      </w:r>
    </w:p>
    <w:p w14:paraId="06963A81" w14:textId="78EFDE56"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lQwMjowMToz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ED71DA">
            <w:t>(</w:t>
          </w:r>
          <w:proofErr w:type="spellStart"/>
          <w:r w:rsidR="00ED71DA">
            <w:t>Dacrema</w:t>
          </w:r>
          <w:proofErr w:type="spellEnd"/>
          <w:r w:rsidR="00ED71DA">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707A09D"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2F113B">
            <w:t>(</w:t>
          </w:r>
          <w:proofErr w:type="spellStart"/>
          <w:r w:rsidR="002F113B">
            <w:t>Charniak</w:t>
          </w:r>
          <w:proofErr w:type="spellEnd"/>
          <w:r w:rsidR="002F113B">
            <w:t>, 2019)</w:t>
          </w:r>
          <w:r w:rsidR="002F113B">
            <w:fldChar w:fldCharType="end"/>
          </w:r>
        </w:sdtContent>
      </w:sdt>
      <w:r w:rsidR="009C6BE2">
        <w:t>.</w:t>
      </w:r>
      <w:r w:rsidR="00C65436">
        <w:t xml:space="preserve"> </w:t>
      </w:r>
    </w:p>
    <w:p w14:paraId="6116AFD8" w14:textId="27297EE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B63151">
        <w:t>In the neuron, t</w:t>
      </w:r>
      <w:r w:rsidR="0008051B">
        <w:t xml:space="preserve">he input </w:t>
      </w:r>
      <w:r w:rsidR="003F682C">
        <w:t>value gets multiplied</w:t>
      </w:r>
      <w:r w:rsidR="00A26DD1">
        <w:t xml:space="preserve"> by the weight</w:t>
      </w:r>
      <w:r w:rsidR="00B63151">
        <w:t>,</w:t>
      </w:r>
      <w:r w:rsidR="00591D9D">
        <w:t xml:space="preserve"> </w:t>
      </w:r>
      <w:r w:rsidR="00354793">
        <w:t xml:space="preserve">whereas the bias </w:t>
      </w:r>
      <w:r w:rsidR="005903AF">
        <w:t xml:space="preserve">then </w:t>
      </w:r>
      <w:r w:rsidR="002D3836">
        <w:t>offsets</w:t>
      </w:r>
      <w:r w:rsidR="00C83F70">
        <w:t xml:space="preserve"> the product by</w:t>
      </w:r>
      <w:r w:rsidR="006249F4">
        <w:t xml:space="preserve">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F1B0E">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05004B">
            <w:t>(G</w:t>
          </w:r>
          <w:r w:rsidR="003B1995">
            <w:t>oodfellow</w:t>
          </w:r>
          <w:r w:rsidR="0005004B">
            <w:t xml:space="preserve">, </w:t>
          </w:r>
          <w:proofErr w:type="spellStart"/>
          <w:r w:rsidR="0005004B">
            <w:t>B</w:t>
          </w:r>
          <w:r w:rsidR="003B1995">
            <w:t>engio</w:t>
          </w:r>
          <w:proofErr w:type="spellEnd"/>
          <w:r w:rsidR="0005004B">
            <w:t>, &amp; C</w:t>
          </w:r>
          <w:r w:rsidR="003B1995">
            <w:t>ourville</w:t>
          </w:r>
          <w:r w:rsidR="0005004B">
            <w:t>,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i0yNlQwMjowMTozN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27010D">
            <w:t>(</w:t>
          </w:r>
          <w:proofErr w:type="spellStart"/>
          <w:r w:rsidR="0027010D">
            <w:t>Charniak</w:t>
          </w:r>
          <w:proofErr w:type="spellEnd"/>
          <w:r w:rsidR="0027010D">
            <w:t xml:space="preserve">, 2019; Gurney, 2014; </w:t>
          </w:r>
          <w:proofErr w:type="spellStart"/>
          <w:r w:rsidR="0027010D">
            <w:t>Hanin</w:t>
          </w:r>
          <w:proofErr w:type="spellEnd"/>
          <w:r w:rsidR="0027010D">
            <w:t>, 2019; Heaton, 2012)</w:t>
          </w:r>
          <w:r w:rsidR="00974C12">
            <w:fldChar w:fldCharType="end"/>
          </w:r>
        </w:sdtContent>
      </w:sdt>
      <w:r w:rsidR="00B3080C">
        <w:t>.</w:t>
      </w:r>
    </w:p>
    <w:p w14:paraId="07979913" w14:textId="4C30A034"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A15810">
        <w:t xml:space="preserve"> and the </w:t>
      </w:r>
      <w:r w:rsidR="006D7118">
        <w:t xml:space="preserve">desired target output </w:t>
      </w:r>
      <m:oMath>
        <m:r>
          <w:rPr>
            <w:rFonts w:ascii="Cambria Math" w:hAnsi="Cambria Math"/>
          </w:rPr>
          <m:t>y</m:t>
        </m:r>
      </m:oMath>
      <w:r w:rsidR="00751274">
        <w:t xml:space="preserve"> </w:t>
      </w:r>
      <w:r w:rsidR="006D7118">
        <w:t xml:space="preserve">is compared to the actual output of the </w:t>
      </w:r>
      <w:r w:rsidR="00825544">
        <w:t xml:space="preserve">unoptimized model </w:t>
      </w:r>
      <m:oMath>
        <m:acc>
          <m:accPr>
            <m:ctrlPr>
              <w:rPr>
                <w:rFonts w:ascii="Cambria Math" w:hAnsi="Cambria Math"/>
                <w:i/>
              </w:rPr>
            </m:ctrlPr>
          </m:accPr>
          <m:e>
            <m:r>
              <w:rPr>
                <w:rFonts w:ascii="Cambria Math" w:hAnsi="Cambria Math"/>
              </w:rPr>
              <m:t>y</m:t>
            </m:r>
          </m:e>
        </m:acc>
      </m:oMath>
      <w:r w:rsidR="00C0234E">
        <w:t xml:space="preserve"> </w:t>
      </w:r>
      <w:r w:rsidR="00825544">
        <w:t>with a loss function.</w:t>
      </w:r>
      <w:r w:rsidR="004C0023">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87526F">
        <w:t xml:space="preserve">We established earlier that each neuron (excluding the first layer) is a function that receives the </w:t>
      </w:r>
      <w:r w:rsidR="00361C0F">
        <w:t xml:space="preserve">neural </w:t>
      </w:r>
      <w:r w:rsidR="0087526F">
        <w:t xml:space="preserve">output </w:t>
      </w:r>
      <w:r w:rsidR="00584957">
        <w:t>the</w:t>
      </w:r>
      <w:r w:rsidR="0087526F">
        <w:t xml:space="preserve"> previous layer as its input.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A large step-size on the other hand </w:t>
      </w:r>
      <w:r w:rsidR="006B6CAD">
        <w:t>runs the risk of stepping over</w:t>
      </w:r>
      <w:r w:rsidR="00AE04BC">
        <w:t xml:space="preserve"> the local minimum, which </w:t>
      </w:r>
      <w:r w:rsidR="000C7C8C">
        <w:t>results in a worse performing model</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9D6EF2">
            <w:t xml:space="preserve">(Gurney, 2014; Heaton, 2012; </w:t>
          </w:r>
          <w:proofErr w:type="spellStart"/>
          <w:r w:rsidR="009D6EF2">
            <w:t>LeCun</w:t>
          </w:r>
          <w:proofErr w:type="spellEnd"/>
          <w:r w:rsidR="009D6EF2">
            <w:t xml:space="preserve"> et al., 1989)</w:t>
          </w:r>
          <w:r w:rsidR="00BD3639">
            <w:fldChar w:fldCharType="end"/>
          </w:r>
        </w:sdtContent>
      </w:sdt>
      <w:r w:rsidR="000C7C8C">
        <w:t>.</w:t>
      </w:r>
      <w:r w:rsidR="001B56D3">
        <w:t xml:space="preserve"> </w:t>
      </w:r>
    </w:p>
    <w:p w14:paraId="54CE1F34" w14:textId="3D573BAF"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i0yNlQwMjowMTozN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043484">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lQwMjowMToz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proofErr w:type="spellStart"/>
          <w:r w:rsidR="003511CB">
            <w:t>Dacrema</w:t>
          </w:r>
          <w:proofErr w:type="spellEnd"/>
          <w:r w:rsidR="003511CB">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6589D">
            <w:t>(</w:t>
          </w:r>
          <w:proofErr w:type="spellStart"/>
          <w:r w:rsidR="00A6589D">
            <w:t>Rendle</w:t>
          </w:r>
          <w:proofErr w:type="spellEnd"/>
          <w:r w:rsidR="00A6589D">
            <w:t xml:space="preserve">, </w:t>
          </w:r>
          <w:proofErr w:type="spellStart"/>
          <w:r w:rsidR="00A6589D">
            <w:t>Krichene</w:t>
          </w:r>
          <w:proofErr w:type="spellEnd"/>
          <w:r w:rsidR="00A6589D">
            <w:t>, Zhang, &amp; Anderson, 2020)</w:t>
          </w:r>
          <w:r w:rsidR="00A6589D">
            <w:fldChar w:fldCharType="end"/>
          </w:r>
        </w:sdtContent>
      </w:sdt>
      <w:r w:rsidR="0058526C">
        <w:t>.</w:t>
      </w:r>
      <w:r w:rsidR="003C4E90">
        <w:t xml:space="preserve"> </w:t>
      </w:r>
    </w:p>
    <w:p w14:paraId="41DC409D" w14:textId="1B0596F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B128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3LjA3MTk1djIiLCJVcmlTdHJpbmciOiJodHRwOi8vYXJ4aXYub3JnL2Ficy8xNjA3LjA3MTk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FUMjM6MTU6MDYiLCJNb2RpZmllZEJ5IjoiX1NlYmFzdGlhbiBTw6R0emxlciIsIklkIjoiOWUyMzU5NjctMTcyOC00MDg5LTlmYzQtYzNmZTY1NmJhOTA3IiwiTW9kaWZpZWRPbiI6IjIwMjItMDYtMjFUMjM6MTU6MD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FUMjM6MTU6MDYiLCJNb2RpZmllZEJ5IjoiX1NlYmFzdGlhbiBTw6R0emxlciIsIklkIjoiYWFhNWIzMmQtZTVmNy00Njc5LWJkYzYtOGJlYjFiMjIxYzYw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B128F2">
            <w:t xml:space="preserve">(Blondel, </w:t>
          </w:r>
          <w:proofErr w:type="spellStart"/>
          <w:r w:rsidR="00B128F2">
            <w:t>Fujino</w:t>
          </w:r>
          <w:proofErr w:type="spellEnd"/>
          <w:r w:rsidR="00B128F2">
            <w:t>,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jk1OTEwMCIsIlVyaVN0cmluZyI6Imh0dHBzOi8vZGwuYWNtLm9yZy9kb2kvcHJvY2VlZGluZ3MvMTAuMTE0NS8yOTU5M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Dk6NTU6MjIiLCJNb2RpZmllZEJ5IjoiX1NlYmFzdGlhbiBTw6R0emxlciIsIklkIjoiYTBhZWEyMWEtMTIzOC00M2QyLTgzY2UtNjU0NzY0ZGM4ZmFm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2LTI2VDAyOjAxOjM0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3B3A">
            <w:t xml:space="preserve">(Covington, Adams, &amp; </w:t>
          </w:r>
          <w:proofErr w:type="spellStart"/>
          <w:r w:rsidR="00FF3B3A">
            <w:t>Sargin</w:t>
          </w:r>
          <w:proofErr w:type="spellEnd"/>
          <w:r w:rsidR="00FF3B3A">
            <w:t>, 2016)</w:t>
          </w:r>
          <w:r w:rsidR="00FF3B3A">
            <w:fldChar w:fldCharType="end"/>
          </w:r>
        </w:sdtContent>
      </w:sdt>
      <w:r w:rsidR="00FF3B3A">
        <w:t>.</w:t>
      </w:r>
    </w:p>
    <w:p w14:paraId="7B0F308A" w14:textId="18D19C3D" w:rsidR="00C721A1" w:rsidRDefault="00EF1E50" w:rsidP="00EF1E50">
      <w:pPr>
        <w:pStyle w:val="berschrift3"/>
      </w:pPr>
      <w:r>
        <w:t>Deep &amp; Cross Networks</w:t>
      </w:r>
    </w:p>
    <w:p w14:paraId="63729B4C" w14:textId="097ED220" w:rsidR="00350C9C" w:rsidRDefault="00614677" w:rsidP="00614677">
      <w:r w:rsidRPr="00614677">
        <w:t xml:space="preserve">When using data with multiple features to make recommendations, feature crosses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ZUMDI6MDE6MzQ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BzOi8vZGwuYWNtLm9yZy9kb2kvcHJvY2VlZGluZ3MvMTAuMTE0NS8zNDQyMzgxIiwiVXJpU3RyaW5nIjoiaHR0cHM6Ly9kbC5hY20ub3JnL2RvaS9wcm9jZWVkaW5ncy8xMC4xMTQ1LzM0NDIzOD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VQyMzoxNzo0MiIsIk1vZGlmaWVkQnkiOiJfU2ViYXN0aWFuIFPDpHR6bGVyIiwiSWQiOiI5ZTQ1ZGFjMi01OTRiLTQyMWItODg2Zi04ZGQyNDdiMjQxYWE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YtMjZUMDI6MDE6MzQ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BD398F">
            <w:t>(Wang et al., 2017; Wang et al., 2021)</w:t>
          </w:r>
          <w:r w:rsidR="00411DE7">
            <w:fldChar w:fldCharType="end"/>
          </w:r>
        </w:sdtContent>
      </w:sdt>
      <w:r w:rsidR="00885477">
        <w:t>.</w:t>
      </w:r>
    </w:p>
    <w:p w14:paraId="3C6385CF" w14:textId="372C943A"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4B7875ED"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i0yNlQwMjowMToz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167371">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between feature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ZUMDI6MDE6Mz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B5A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306886">
            <w:t>(</w:t>
          </w:r>
          <w:proofErr w:type="spellStart"/>
          <w:r w:rsidR="00306886">
            <w:t>Rendle</w:t>
          </w:r>
          <w:proofErr w:type="spellEnd"/>
          <w:r w:rsidR="00306886">
            <w:t xml:space="preserve"> et al., 2020)</w:t>
          </w:r>
          <w:r w:rsidR="00306886">
            <w:fldChar w:fldCharType="end"/>
          </w:r>
        </w:sdtContent>
      </w:sdt>
      <w:r w:rsidR="003722D0">
        <w:t>.</w:t>
      </w:r>
    </w:p>
    <w:p w14:paraId="36DF5A9A" w14:textId="578DCC69" w:rsidR="00977568" w:rsidRDefault="005002D5" w:rsidP="00614677">
      <w:r w:rsidRPr="005002D5">
        <w:lastRenderedPageBreak/>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c</w:t>
      </w:r>
      <w:r w:rsidR="00395920">
        <w:t>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680F1F">
        <w:t>F</w:t>
      </w:r>
      <w:r w:rsidR="00712923" w:rsidRPr="00712923">
        <w:t xml:space="preserve">igure </w:t>
      </w:r>
      <w:r w:rsidR="00AF66B3">
        <w:t>2</w:t>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w:t>
      </w:r>
      <w:r w:rsidR="00BB1277">
        <w:t xml:space="preserve"> cross layer</w:t>
      </w:r>
      <w:r w:rsidR="00BB1277">
        <w:t>.</w:t>
      </w:r>
    </w:p>
    <w:p w14:paraId="458A02F9" w14:textId="77777777" w:rsidR="008C1888" w:rsidRDefault="008C1888" w:rsidP="008C1888">
      <w:pPr>
        <w:keepNext/>
      </w:pPr>
      <w:r w:rsidRPr="008C1888">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475E41E5" w:rsidR="008C1888" w:rsidRDefault="008C1888" w:rsidP="008D6D83">
      <w:pPr>
        <w:pStyle w:val="Beschriftung"/>
      </w:pPr>
      <w:bookmarkStart w:id="12" w:name="_Toc107181605"/>
      <w:r>
        <w:t xml:space="preserve">Figure </w:t>
      </w:r>
      <w:r>
        <w:fldChar w:fldCharType="begin"/>
      </w:r>
      <w:r>
        <w:instrText xml:space="preserve"> SEQ Figure \* ARABIC </w:instrText>
      </w:r>
      <w:r>
        <w:fldChar w:fldCharType="separate"/>
      </w:r>
      <w:r w:rsidR="00C73468">
        <w:rPr>
          <w:noProof/>
        </w:rPr>
        <w:t>2</w:t>
      </w:r>
      <w:r>
        <w:fldChar w:fldCharType="end"/>
      </w:r>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953B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2LTI2VDE1OjMzOjQ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953B56">
            <w:t>(Wang et al., 2021)</w:t>
          </w:r>
          <w:r w:rsidR="00953B56">
            <w:fldChar w:fldCharType="end"/>
          </w:r>
        </w:sdtContent>
      </w:sdt>
      <w:bookmarkEnd w:id="12"/>
    </w:p>
    <w:p w14:paraId="23C8BA24" w14:textId="138C8499"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 t</w:t>
      </w:r>
      <w:r w:rsidR="006923FC">
        <w:t xml:space="preserve">he DNN </w:t>
      </w:r>
      <w:r w:rsidR="00F91971">
        <w:t xml:space="preserve">component </w:t>
      </w:r>
      <w:r w:rsidR="006923FC">
        <w:t xml:space="preserve">is used to </w:t>
      </w:r>
      <w:r w:rsidR="00F91971">
        <w:t xml:space="preserve">learn </w:t>
      </w:r>
      <w:r w:rsidR="006923FC">
        <w:t>implicit feature interaction in the data</w:t>
      </w:r>
      <w:r w:rsidR="00CA6E7B">
        <w:rPr>
          <w:rStyle w:val="Funotenzeichen"/>
        </w:rPr>
        <w:footnoteReference w:id="6"/>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follow the cross network, or run in parallel, as seen in Figure 3</w:t>
      </w:r>
      <w:r w:rsidR="008A740E">
        <w:t>.</w:t>
      </w:r>
    </w:p>
    <w:p w14:paraId="728AF3CC" w14:textId="53CE9D44" w:rsidR="00C73468" w:rsidRDefault="00390EA4" w:rsidP="00C73468">
      <w:pPr>
        <w:keepNext/>
      </w:pPr>
      <w:r w:rsidRPr="00390EA4">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6200E7B2" w14:textId="0DDC7658" w:rsidR="008A740E" w:rsidRDefault="00C73468" w:rsidP="00C73468">
      <w:pPr>
        <w:pStyle w:val="Beschriftung"/>
      </w:pPr>
      <w:bookmarkStart w:id="13" w:name="_Toc107181606"/>
      <w:r>
        <w:t xml:space="preserve">Figure </w:t>
      </w:r>
      <w:r>
        <w:fldChar w:fldCharType="begin"/>
      </w:r>
      <w:r>
        <w:instrText xml:space="preserve"> SEQ Figure \* ARABIC </w:instrText>
      </w:r>
      <w:r>
        <w:fldChar w:fldCharType="separate"/>
      </w:r>
      <w:r>
        <w:rPr>
          <w:noProof/>
        </w:rPr>
        <w:t>3</w:t>
      </w:r>
      <w:r>
        <w:fldChar w:fldCharType="end"/>
      </w:r>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2LTI2VDE1OjMzOjQ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t>(Wang et al., 2021)</w:t>
          </w:r>
          <w:r>
            <w:fldChar w:fldCharType="end"/>
          </w:r>
        </w:sdtContent>
      </w:sdt>
      <w:bookmarkEnd w:id="13"/>
    </w:p>
    <w:p w14:paraId="02F69185" w14:textId="6C3D72E3" w:rsidR="004113C8" w:rsidRPr="001D310D" w:rsidRDefault="004A3EB9" w:rsidP="001D310D">
      <w:r w:rsidRPr="004A3EB9">
        <w:t xml:space="preserve">With </w:t>
      </w:r>
      <w:r w:rsidR="004C0743">
        <w:t xml:space="preserve">the </w:t>
      </w:r>
      <w:r w:rsidRPr="004A3EB9">
        <w:t xml:space="preserve">introduction of </w:t>
      </w:r>
      <w:r w:rsidR="006E6153">
        <w:t xml:space="preserve">the </w:t>
      </w:r>
      <w:r w:rsidRPr="004A3EB9">
        <w:t xml:space="preserve">cross </w:t>
      </w:r>
      <w:r w:rsidR="009229D4">
        <w:t>network</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8F0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yNlQyMzowNDoyMloiLCJNb2RpZmllZEJ5IjoiYTdrNmlzaDJkZHo0Y3dubzN1bWwzc2R1OGxtb2doZzYyYms4d3M0ZGp4NDNkbHIiLCJJZCI6ImExZTI2YmUyLTUwYWMtNGY3OS1hOThhLWIxZGVjODg5ZDgyOCIsIk1vZGlmaWVkT24iOiIyMDIyLTA2LTI2VDIzOjA0OjIy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0NS8yOTM5NjcyIiwiVXJpU3RyaW5nIjoiaHR0cHM6Ly9kb2kub3JnLzEwLjExNDUvMjkzOTY3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ZUMjM6MDQ6MjJaIiwiTW9kaWZpZWRCeSI6ImE3azZpc2gyZGR6NGN3bm8zdW1sM3NkdThsbW9naGc2MmJrOHdzNGRqeDQzZGxyIiwiSWQiOiI5MDJhZDYzMS0wY2I5LTRmZWQtODQxYi0xM2FiYzU4ZGY3YWYiLCJNb2RpZmllZE9uIjoiMjAyMi0wNi0yNlQyMzowNDoyMlo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8F099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1973C8DE" w:rsidR="00CE68D8" w:rsidRPr="00CE68D8" w:rsidRDefault="00CE68D8" w:rsidP="00CE68D8">
      <w:pPr>
        <w:pStyle w:val="berschrift3"/>
      </w:pPr>
      <w:r>
        <w:t>TensorFlow Recommenders</w:t>
      </w:r>
    </w:p>
    <w:p w14:paraId="1A65FC88" w14:textId="28194856" w:rsidR="0032767F" w:rsidRDefault="0032767F" w:rsidP="0032767F">
      <w:pPr>
        <w:pStyle w:val="berschrift2"/>
      </w:pPr>
      <w:r>
        <w:t>MLOps</w:t>
      </w:r>
    </w:p>
    <w:p w14:paraId="6CF8C2C3" w14:textId="110C5BC7" w:rsidR="00EF1E50" w:rsidRDefault="00EF1E50" w:rsidP="00EF1E50">
      <w:pPr>
        <w:pStyle w:val="berschrift3"/>
      </w:pPr>
      <w:r>
        <w:t>Overview</w:t>
      </w:r>
    </w:p>
    <w:p w14:paraId="22299D3D" w14:textId="2F8CF480" w:rsidR="00CA3503" w:rsidRDefault="00CA3503" w:rsidP="00CA3503">
      <w:pPr>
        <w:pStyle w:val="berschrift3"/>
      </w:pPr>
      <w:r>
        <w:t>Concept Drift</w:t>
      </w:r>
    </w:p>
    <w:p w14:paraId="4D8C9C4E" w14:textId="766BD5F8" w:rsidR="00FE02F2" w:rsidRPr="00FE02F2" w:rsidRDefault="00FE02F2" w:rsidP="00FE02F2">
      <w:pPr>
        <w:pStyle w:val="berschrift3"/>
      </w:pPr>
      <w:r>
        <w:t>TensorFlow Extended</w:t>
      </w:r>
    </w:p>
    <w:p w14:paraId="13531656" w14:textId="77777777" w:rsidR="004F6E3F" w:rsidRDefault="006C51A9" w:rsidP="004F6E3F">
      <w:pPr>
        <w:pStyle w:val="berschrift1"/>
      </w:pPr>
      <w:r>
        <w:lastRenderedPageBreak/>
        <w:t>Goal &amp; Specification</w:t>
      </w:r>
      <w:bookmarkStart w:id="14" w:name="_Toc106022661"/>
      <w:r w:rsidR="00610785" w:rsidRPr="00610785">
        <w:t xml:space="preserve"> </w:t>
      </w:r>
    </w:p>
    <w:p w14:paraId="0FECB897" w14:textId="62453019" w:rsidR="00610785" w:rsidRPr="00B66644" w:rsidRDefault="00610785" w:rsidP="00610785">
      <w:pPr>
        <w:pStyle w:val="berschrift2"/>
      </w:pPr>
      <w:r>
        <w:t>Artifact</w:t>
      </w:r>
      <w:bookmarkEnd w:id="14"/>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509D60AD"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jZUMDI6MDE6Mz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850DD">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yNlQwMjowMToz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850DD">
            <w:t xml:space="preserve">(Harper &amp; </w:t>
          </w:r>
          <w:proofErr w:type="spellStart"/>
          <w:r w:rsidR="000850DD">
            <w:t>Konstan</w:t>
          </w:r>
          <w:proofErr w:type="spellEnd"/>
          <w:r w:rsidR="000850DD">
            <w:t>, 2016)</w:t>
          </w:r>
          <w:r>
            <w:fldChar w:fldCharType="end"/>
          </w:r>
        </w:sdtContent>
      </w:sdt>
      <w:r>
        <w:t>.</w:t>
      </w:r>
    </w:p>
    <w:p w14:paraId="70616E06" w14:textId="77777777" w:rsidR="00610785" w:rsidRPr="002F3BBD" w:rsidRDefault="00610785" w:rsidP="00610785">
      <w:pPr>
        <w:pStyle w:val="Tabellenberschrift"/>
      </w:pPr>
      <w:bookmarkStart w:id="15"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15"/>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4D5EAFB8"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850DD">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77777777" w:rsidR="00610785" w:rsidRDefault="00610785" w:rsidP="00610785">
      <w: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pPr>
      <w:bookmarkStart w:id="16" w:name="_Toc106022662"/>
      <w:r>
        <w:t>Procedure</w:t>
      </w:r>
      <w:bookmarkEnd w:id="16"/>
    </w:p>
    <w:p w14:paraId="04CE5237" w14:textId="77777777" w:rsidR="00610785" w:rsidRDefault="00610785" w:rsidP="00610785">
      <w:r>
        <w:t xml:space="preserve">Throughout this project various tools are used to track, organize and document this work. As part of this research, a GitHub repository was created, which contains both </w:t>
      </w:r>
      <w:r>
        <w:lastRenderedPageBreak/>
        <w:t>the thesis Word document and the software artifact.</w:t>
      </w:r>
      <w:r>
        <w:rPr>
          <w:rStyle w:val="Funotenzeichen"/>
        </w:rPr>
        <w:footnoteReference w:id="7"/>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r>
        <w:t>The overarching process of the artifact creation is structured in underlying phases (</w:t>
      </w:r>
      <w:r>
        <w:fldChar w:fldCharType="begin"/>
      </w:r>
      <w:r>
        <w:instrText xml:space="preserve"> REF _Ref105760392 \h </w:instrText>
      </w:r>
      <w:r>
        <w:fldChar w:fldCharType="separate"/>
      </w:r>
      <w:r>
        <w:t xml:space="preserve">Figure </w:t>
      </w:r>
      <w:r>
        <w:rPr>
          <w:noProof/>
        </w:rPr>
        <w:t>1</w:t>
      </w:r>
      <w:r>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8"/>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1781175"/>
                    </a:xfrm>
                    <a:prstGeom prst="rect">
                      <a:avLst/>
                    </a:prstGeom>
                  </pic:spPr>
                </pic:pic>
              </a:graphicData>
            </a:graphic>
          </wp:inline>
        </w:drawing>
      </w:r>
    </w:p>
    <w:p w14:paraId="595C8ED2" w14:textId="6F934E10" w:rsidR="00610785" w:rsidRDefault="00610785" w:rsidP="00610785">
      <w:pPr>
        <w:pStyle w:val="Beschriftung"/>
      </w:pPr>
      <w:bookmarkStart w:id="17" w:name="_Ref105760392"/>
      <w:bookmarkStart w:id="18" w:name="_Ref105760284"/>
      <w:bookmarkStart w:id="19" w:name="_Toc107181607"/>
      <w:r>
        <w:t xml:space="preserve">Figure </w:t>
      </w:r>
      <w:r w:rsidR="00F47AB6">
        <w:fldChar w:fldCharType="begin"/>
      </w:r>
      <w:r w:rsidR="00F47AB6">
        <w:instrText xml:space="preserve"> SEQ Figure \* ARABIC </w:instrText>
      </w:r>
      <w:r w:rsidR="00F47AB6">
        <w:fldChar w:fldCharType="separate"/>
      </w:r>
      <w:r w:rsidR="00C73468">
        <w:rPr>
          <w:noProof/>
        </w:rPr>
        <w:t>4</w:t>
      </w:r>
      <w:r w:rsidR="00F47AB6">
        <w:rPr>
          <w:noProof/>
        </w:rPr>
        <w:fldChar w:fldCharType="end"/>
      </w:r>
      <w:bookmarkEnd w:id="17"/>
      <w:r>
        <w:t xml:space="preserve">: </w:t>
      </w:r>
      <w:r w:rsidRPr="00894A3E">
        <w:t>procedure of artifact development</w:t>
      </w:r>
      <w:bookmarkEnd w:id="18"/>
      <w:bookmarkEnd w:id="19"/>
    </w:p>
    <w:p w14:paraId="4EE003ED" w14:textId="77777777" w:rsidR="00610785" w:rsidRPr="00B94C26" w:rsidRDefault="00610785" w:rsidP="00610785">
      <w:pPr>
        <w:pStyle w:val="berschrift2"/>
      </w:pPr>
      <w:bookmarkStart w:id="20" w:name="_Toc106022663"/>
      <w:r>
        <w:t>Challenges</w:t>
      </w:r>
      <w:bookmarkEnd w:id="20"/>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5D0B5341"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850DD">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850DD">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850DD">
            <w:t>(Google LLC, 2022)</w:t>
          </w:r>
          <w:r>
            <w:fldChar w:fldCharType="end"/>
          </w:r>
        </w:sdtContent>
      </w:sdt>
      <w:r>
        <w:t xml:space="preserve">. As of conducting this project, </w:t>
      </w:r>
      <w:r>
        <w:lastRenderedPageBreak/>
        <w:t xml:space="preserve">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850DD">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yNlQwMjowMTozN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850DD">
            <w:t>(</w:t>
          </w:r>
          <w:proofErr w:type="spellStart"/>
          <w:r w:rsidR="000850DD">
            <w:t>Naumov</w:t>
          </w:r>
          <w:proofErr w:type="spellEnd"/>
          <w:r w:rsidR="000850DD">
            <w:t xml:space="preserve"> et al., 2019)</w:t>
          </w:r>
          <w:r>
            <w:fldChar w:fldCharType="end"/>
          </w:r>
        </w:sdtContent>
      </w:sdt>
      <w:r>
        <w:t xml:space="preserve"> </w:t>
      </w:r>
    </w:p>
    <w:p w14:paraId="2B802B2C" w14:textId="0964DA09" w:rsidR="006C51A9" w:rsidRDefault="00296067" w:rsidP="006C51A9">
      <w:pPr>
        <w:pStyle w:val="berschrift1"/>
      </w:pPr>
      <w:r>
        <w:lastRenderedPageBreak/>
        <w:t>Design &amp; Development</w:t>
      </w:r>
    </w:p>
    <w:p w14:paraId="7D0D4C9B" w14:textId="5476EB2C" w:rsidR="00296067" w:rsidRDefault="00296067" w:rsidP="00296067">
      <w:pPr>
        <w:pStyle w:val="berschrift1"/>
      </w:pPr>
      <w:r>
        <w:lastRenderedPageBreak/>
        <w:t>Evaluation</w:t>
      </w:r>
    </w:p>
    <w:p w14:paraId="7128DE15" w14:textId="2A1BE93F" w:rsidR="00296067" w:rsidRPr="00296067" w:rsidRDefault="00296067" w:rsidP="00296067">
      <w:pPr>
        <w:pStyle w:val="berschrift1"/>
      </w:pPr>
      <w:r>
        <w:lastRenderedPageBreak/>
        <w:t>Conclusion</w:t>
      </w:r>
    </w:p>
    <w:p w14:paraId="5282B445" w14:textId="6BA96FE4" w:rsidR="0025063D" w:rsidRPr="00721A18" w:rsidRDefault="004150CB" w:rsidP="0025063D">
      <w:pPr>
        <w:pStyle w:val="berschrift2"/>
      </w:pPr>
      <w:bookmarkStart w:id="21" w:name="_Toc106022665"/>
      <w:r w:rsidRPr="00721A18">
        <w:t>Design Science Research</w:t>
      </w:r>
      <w:bookmarkEnd w:id="21"/>
    </w:p>
    <w:p w14:paraId="4AEB0AE5" w14:textId="056CF07E" w:rsidR="00284FA6" w:rsidRDefault="001946A1" w:rsidP="00D520F3">
      <w:pPr>
        <w:pStyle w:val="berschrift2"/>
      </w:pPr>
      <w:bookmarkStart w:id="22" w:name="_Toc106022666"/>
      <w:r w:rsidRPr="00721A18">
        <w:t>Recommender Systems</w:t>
      </w:r>
      <w:bookmarkEnd w:id="22"/>
    </w:p>
    <w:p w14:paraId="2EC9CDAE" w14:textId="4AA31AFC" w:rsidR="00082B2C" w:rsidRDefault="0091617C" w:rsidP="0091617C">
      <w:pPr>
        <w:pStyle w:val="berschrift3"/>
      </w:pPr>
      <w:r>
        <w:t>Overview</w:t>
      </w:r>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23" w:name="_Toc106022667"/>
      <w:r w:rsidRPr="00721A18">
        <w:lastRenderedPageBreak/>
        <w:t>Conclusion and Outlook</w:t>
      </w:r>
      <w:bookmarkEnd w:id="23"/>
    </w:p>
    <w:p w14:paraId="4AEB0C0C" w14:textId="77777777" w:rsidR="00284FA6" w:rsidRPr="00721A18" w:rsidRDefault="00284FA6">
      <w:proofErr w:type="spellStart"/>
      <w:r w:rsidRPr="00721A18">
        <w:t>Mit</w:t>
      </w:r>
      <w:proofErr w:type="spellEnd"/>
      <w:r w:rsidRPr="00721A18">
        <w:t xml:space="preserve"> der </w:t>
      </w:r>
      <w:proofErr w:type="spellStart"/>
      <w:r w:rsidRPr="00721A18">
        <w:t>hier</w:t>
      </w:r>
      <w:proofErr w:type="spellEnd"/>
      <w:r w:rsidRPr="00721A18">
        <w:t xml:space="preserve"> </w:t>
      </w:r>
      <w:proofErr w:type="spellStart"/>
      <w:r w:rsidRPr="00721A18">
        <w:t>vorgelegten</w:t>
      </w:r>
      <w:proofErr w:type="spellEnd"/>
      <w:r w:rsidRPr="00721A18">
        <w:t xml:space="preserve"> </w:t>
      </w:r>
      <w:proofErr w:type="spellStart"/>
      <w:r w:rsidRPr="00721A18">
        <w:t>Dokumentvorlage</w:t>
      </w:r>
      <w:proofErr w:type="spellEnd"/>
      <w:r w:rsidRPr="00721A18">
        <w:t xml:space="preserve"> </w:t>
      </w:r>
      <w:proofErr w:type="spellStart"/>
      <w:r w:rsidRPr="00721A18">
        <w:t>steht</w:t>
      </w:r>
      <w:proofErr w:type="spellEnd"/>
      <w:r w:rsidRPr="00721A18">
        <w:t xml:space="preserve"> </w:t>
      </w:r>
      <w:proofErr w:type="spellStart"/>
      <w:r w:rsidRPr="00721A18">
        <w:t>ein</w:t>
      </w:r>
      <w:proofErr w:type="spellEnd"/>
      <w:r w:rsidRPr="00721A18">
        <w:t xml:space="preserve"> </w:t>
      </w:r>
      <w:proofErr w:type="spellStart"/>
      <w:r w:rsidRPr="00721A18">
        <w:t>Werkzeug</w:t>
      </w:r>
      <w:proofErr w:type="spellEnd"/>
      <w:r w:rsidRPr="00721A18">
        <w:t xml:space="preserve"> </w:t>
      </w:r>
      <w:proofErr w:type="spellStart"/>
      <w:r w:rsidRPr="00721A18">
        <w:t>zur</w:t>
      </w:r>
      <w:proofErr w:type="spellEnd"/>
      <w:r w:rsidRPr="00721A18">
        <w:t xml:space="preserve"> </w:t>
      </w:r>
      <w:proofErr w:type="spellStart"/>
      <w:r w:rsidRPr="00721A18">
        <w:t>Verfügung</w:t>
      </w:r>
      <w:proofErr w:type="spellEnd"/>
      <w:r w:rsidRPr="00721A18">
        <w:t xml:space="preserve">, das es </w:t>
      </w:r>
      <w:proofErr w:type="spellStart"/>
      <w:r w:rsidRPr="00721A18">
        <w:t>möglich</w:t>
      </w:r>
      <w:proofErr w:type="spellEnd"/>
      <w:r w:rsidRPr="00721A18">
        <w:t xml:space="preserve"> </w:t>
      </w:r>
      <w:proofErr w:type="spellStart"/>
      <w:r w:rsidRPr="00721A18">
        <w:t>macht</w:t>
      </w:r>
      <w:proofErr w:type="spellEnd"/>
      <w:r w:rsidRPr="00721A18">
        <w:t xml:space="preserve">, auf </w:t>
      </w:r>
      <w:proofErr w:type="spellStart"/>
      <w:r w:rsidRPr="00721A18">
        <w:t>relativ</w:t>
      </w:r>
      <w:proofErr w:type="spellEnd"/>
      <w:r w:rsidRPr="00721A18">
        <w:t xml:space="preserve"> </w:t>
      </w:r>
      <w:proofErr w:type="spellStart"/>
      <w:r w:rsidRPr="00721A18">
        <w:t>einfache</w:t>
      </w:r>
      <w:proofErr w:type="spellEnd"/>
      <w:r w:rsidRPr="00721A18">
        <w:t xml:space="preserve"> Weise die </w:t>
      </w:r>
      <w:proofErr w:type="spellStart"/>
      <w:r w:rsidRPr="00721A18">
        <w:t>Textgestaltung</w:t>
      </w:r>
      <w:proofErr w:type="spellEnd"/>
      <w:r w:rsidRPr="00721A18">
        <w:t xml:space="preserve"> für </w:t>
      </w:r>
      <w:proofErr w:type="spellStart"/>
      <w:r w:rsidR="00583AA1" w:rsidRPr="00721A18">
        <w:t>Abschlussarbeiten</w:t>
      </w:r>
      <w:proofErr w:type="spellEnd"/>
      <w:r w:rsidRPr="00721A18">
        <w:t xml:space="preserve"> und </w:t>
      </w:r>
      <w:proofErr w:type="spellStart"/>
      <w:r w:rsidRPr="00721A18">
        <w:t>andere</w:t>
      </w:r>
      <w:proofErr w:type="spellEnd"/>
      <w:r w:rsidRPr="00721A18">
        <w:t xml:space="preserve"> </w:t>
      </w:r>
      <w:proofErr w:type="spellStart"/>
      <w:r w:rsidRPr="00721A18">
        <w:t>wissenschaftliche</w:t>
      </w:r>
      <w:proofErr w:type="spellEnd"/>
      <w:r w:rsidRPr="00721A18">
        <w:t xml:space="preserve"> </w:t>
      </w:r>
      <w:proofErr w:type="spellStart"/>
      <w:r w:rsidRPr="00721A18">
        <w:t>Arbeiten</w:t>
      </w:r>
      <w:proofErr w:type="spellEnd"/>
      <w:r w:rsidRPr="00721A18">
        <w:t xml:space="preserve"> </w:t>
      </w:r>
      <w:proofErr w:type="spellStart"/>
      <w:r w:rsidRPr="00721A18">
        <w:t>zu</w:t>
      </w:r>
      <w:proofErr w:type="spellEnd"/>
      <w:r w:rsidRPr="00721A18">
        <w:t xml:space="preserve"> </w:t>
      </w:r>
      <w:proofErr w:type="spellStart"/>
      <w:r w:rsidRPr="00721A18">
        <w:t>automatisieren</w:t>
      </w:r>
      <w:proofErr w:type="spellEnd"/>
      <w:r w:rsidRPr="00721A18">
        <w:t xml:space="preserve">. Dies spart </w:t>
      </w:r>
      <w:proofErr w:type="spellStart"/>
      <w:r w:rsidRPr="00721A18">
        <w:t>Arbeitszeit</w:t>
      </w:r>
      <w:proofErr w:type="spellEnd"/>
      <w:r w:rsidRPr="00721A18">
        <w:t xml:space="preserve">, </w:t>
      </w:r>
      <w:proofErr w:type="spellStart"/>
      <w:r w:rsidRPr="00721A18">
        <w:t>Beratungsaufwand</w:t>
      </w:r>
      <w:proofErr w:type="spellEnd"/>
      <w:r w:rsidRPr="00721A18">
        <w:t xml:space="preserve"> und </w:t>
      </w:r>
      <w:proofErr w:type="spellStart"/>
      <w:r w:rsidRPr="00721A18">
        <w:t>erhöht</w:t>
      </w:r>
      <w:proofErr w:type="spellEnd"/>
      <w:r w:rsidRPr="00721A18">
        <w:t xml:space="preserve"> </w:t>
      </w:r>
      <w:proofErr w:type="spellStart"/>
      <w:r w:rsidRPr="00721A18">
        <w:t>zugleich</w:t>
      </w:r>
      <w:proofErr w:type="spellEnd"/>
      <w:r w:rsidRPr="00721A18">
        <w:t xml:space="preserve"> die </w:t>
      </w:r>
      <w:proofErr w:type="spellStart"/>
      <w:r w:rsidRPr="00721A18">
        <w:t>Qualität</w:t>
      </w:r>
      <w:proofErr w:type="spellEnd"/>
      <w:r w:rsidRPr="00721A18">
        <w:t xml:space="preserve"> des </w:t>
      </w:r>
      <w:proofErr w:type="spellStart"/>
      <w:r w:rsidRPr="00721A18">
        <w:t>Ergebnisses</w:t>
      </w:r>
      <w:proofErr w:type="spellEnd"/>
      <w:r w:rsidRPr="00721A18">
        <w:t xml:space="preserve"> </w:t>
      </w:r>
      <w:proofErr w:type="spellStart"/>
      <w:r w:rsidRPr="00721A18">
        <w:t>hinsichtlich</w:t>
      </w:r>
      <w:proofErr w:type="spellEnd"/>
      <w:r w:rsidRPr="00721A18">
        <w:t xml:space="preserve"> </w:t>
      </w:r>
      <w:proofErr w:type="spellStart"/>
      <w:r w:rsidRPr="00721A18">
        <w:t>formaler</w:t>
      </w:r>
      <w:proofErr w:type="spellEnd"/>
      <w:r w:rsidRPr="00721A18">
        <w:t xml:space="preserve"> </w:t>
      </w:r>
      <w:proofErr w:type="spellStart"/>
      <w:r w:rsidRPr="00721A18">
        <w:t>Kriterien</w:t>
      </w:r>
      <w:proofErr w:type="spellEnd"/>
      <w:r w:rsidRPr="00721A18">
        <w:t>.</w:t>
      </w:r>
    </w:p>
    <w:p w14:paraId="4AEB0C0D" w14:textId="77777777" w:rsidR="00284FA6" w:rsidRPr="00721A18" w:rsidRDefault="00284FA6">
      <w:proofErr w:type="spellStart"/>
      <w:r w:rsidRPr="00721A18">
        <w:t>Gleichzeitig</w:t>
      </w:r>
      <w:proofErr w:type="spellEnd"/>
      <w:r w:rsidRPr="00721A18">
        <w:t xml:space="preserve"> </w:t>
      </w:r>
      <w:proofErr w:type="spellStart"/>
      <w:r w:rsidRPr="00721A18">
        <w:t>unterstützt</w:t>
      </w:r>
      <w:proofErr w:type="spellEnd"/>
      <w:r w:rsidRPr="00721A18">
        <w:t xml:space="preserve"> die </w:t>
      </w:r>
      <w:proofErr w:type="spellStart"/>
      <w:r w:rsidRPr="00721A18">
        <w:t>Dokumentvorlage</w:t>
      </w:r>
      <w:proofErr w:type="spellEnd"/>
      <w:r w:rsidRPr="00721A18">
        <w:t xml:space="preserve"> die </w:t>
      </w:r>
      <w:proofErr w:type="spellStart"/>
      <w:r w:rsidRPr="00721A18">
        <w:t>Lehre</w:t>
      </w:r>
      <w:proofErr w:type="spellEnd"/>
      <w:r w:rsidRPr="00721A18">
        <w:t xml:space="preserve"> in </w:t>
      </w:r>
      <w:proofErr w:type="spellStart"/>
      <w:r w:rsidRPr="00721A18">
        <w:t>Fächern</w:t>
      </w:r>
      <w:proofErr w:type="spellEnd"/>
      <w:r w:rsidRPr="00721A18">
        <w:t xml:space="preserve"> </w:t>
      </w:r>
      <w:proofErr w:type="spellStart"/>
      <w:r w:rsidRPr="00721A18">
        <w:rPr>
          <w:i/>
        </w:rPr>
        <w:t>wie</w:t>
      </w:r>
      <w:proofErr w:type="spellEnd"/>
      <w:r w:rsidRPr="00721A18">
        <w:rPr>
          <w:i/>
        </w:rPr>
        <w:t xml:space="preserve"> </w:t>
      </w:r>
      <w:proofErr w:type="spellStart"/>
      <w:r w:rsidRPr="00721A18">
        <w:rPr>
          <w:i/>
        </w:rPr>
        <w:t>Arbeits</w:t>
      </w:r>
      <w:proofErr w:type="spellEnd"/>
      <w:r w:rsidRPr="00721A18">
        <w:rPr>
          <w:i/>
        </w:rPr>
        <w:t xml:space="preserve">-, </w:t>
      </w:r>
      <w:proofErr w:type="spellStart"/>
      <w:r w:rsidRPr="00721A18">
        <w:rPr>
          <w:i/>
        </w:rPr>
        <w:t>Lern</w:t>
      </w:r>
      <w:proofErr w:type="spellEnd"/>
      <w:r w:rsidRPr="00721A18">
        <w:rPr>
          <w:i/>
        </w:rPr>
        <w:t xml:space="preserve">- und </w:t>
      </w:r>
      <w:proofErr w:type="spellStart"/>
      <w:r w:rsidRPr="00721A18">
        <w:rPr>
          <w:i/>
        </w:rPr>
        <w:t>Präsentationstechniken</w:t>
      </w:r>
      <w:proofErr w:type="spellEnd"/>
      <w:r w:rsidRPr="00721A18">
        <w:t xml:space="preserve"> und </w:t>
      </w:r>
      <w:proofErr w:type="spellStart"/>
      <w:r w:rsidRPr="00721A18">
        <w:rPr>
          <w:i/>
        </w:rPr>
        <w:t>Vorbereitung</w:t>
      </w:r>
      <w:proofErr w:type="spellEnd"/>
      <w:r w:rsidRPr="00721A18">
        <w:rPr>
          <w:i/>
        </w:rPr>
        <w:t xml:space="preserve"> auf die Bachelor- </w:t>
      </w:r>
      <w:proofErr w:type="spellStart"/>
      <w:r w:rsidRPr="00721A18">
        <w:rPr>
          <w:i/>
        </w:rPr>
        <w:t>bzw</w:t>
      </w:r>
      <w:proofErr w:type="spellEnd"/>
      <w:r w:rsidRPr="00721A18">
        <w:rPr>
          <w:i/>
        </w:rPr>
        <w:t xml:space="preserve">. </w:t>
      </w:r>
      <w:proofErr w:type="spellStart"/>
      <w:r w:rsidRPr="00721A18">
        <w:rPr>
          <w:i/>
        </w:rPr>
        <w:t>Masterarbeit</w:t>
      </w:r>
      <w:proofErr w:type="spellEnd"/>
      <w:r w:rsidRPr="00721A18">
        <w:t>,</w:t>
      </w:r>
    </w:p>
    <w:p w14:paraId="4AEB0C0E" w14:textId="77777777" w:rsidR="00284FA6" w:rsidRPr="00721A18" w:rsidRDefault="00284FA6">
      <w:r w:rsidRPr="00721A18">
        <w:t xml:space="preserve">Die </w:t>
      </w:r>
      <w:proofErr w:type="spellStart"/>
      <w:r w:rsidRPr="00721A18">
        <w:t>Dokumentvorlage</w:t>
      </w:r>
      <w:proofErr w:type="spellEnd"/>
      <w:r w:rsidRPr="00721A18">
        <w:t xml:space="preserve"> </w:t>
      </w:r>
      <w:proofErr w:type="spellStart"/>
      <w:r w:rsidRPr="00721A18">
        <w:t>wurde</w:t>
      </w:r>
      <w:proofErr w:type="spellEnd"/>
      <w:r w:rsidRPr="00721A18">
        <w:t xml:space="preserve"> </w:t>
      </w:r>
      <w:proofErr w:type="spellStart"/>
      <w:r w:rsidRPr="00721A18">
        <w:t>im</w:t>
      </w:r>
      <w:proofErr w:type="spellEnd"/>
      <w:r w:rsidRPr="00721A18">
        <w:t xml:space="preserve"> Sommer 2000 in der </w:t>
      </w:r>
      <w:proofErr w:type="spellStart"/>
      <w:r w:rsidRPr="00721A18">
        <w:t>vorliegenden</w:t>
      </w:r>
      <w:proofErr w:type="spellEnd"/>
      <w:r w:rsidRPr="00721A18">
        <w:t xml:space="preserve"> </w:t>
      </w:r>
      <w:proofErr w:type="spellStart"/>
      <w:r w:rsidRPr="00721A18">
        <w:t>grundlegend</w:t>
      </w:r>
      <w:proofErr w:type="spellEnd"/>
      <w:r w:rsidRPr="00721A18">
        <w:t xml:space="preserve"> </w:t>
      </w:r>
      <w:proofErr w:type="spellStart"/>
      <w:r w:rsidRPr="00721A18">
        <w:t>überarbeiteten</w:t>
      </w:r>
      <w:proofErr w:type="spellEnd"/>
      <w:r w:rsidRPr="00721A18">
        <w:t xml:space="preserve"> Version </w:t>
      </w:r>
      <w:proofErr w:type="spellStart"/>
      <w:r w:rsidRPr="00721A18">
        <w:t>zum</w:t>
      </w:r>
      <w:proofErr w:type="spellEnd"/>
      <w:r w:rsidRPr="00721A18">
        <w:t xml:space="preserve"> </w:t>
      </w:r>
      <w:proofErr w:type="spellStart"/>
      <w:r w:rsidRPr="00721A18">
        <w:t>ersten</w:t>
      </w:r>
      <w:proofErr w:type="spellEnd"/>
      <w:r w:rsidRPr="00721A18">
        <w:t xml:space="preserve"> Mal </w:t>
      </w:r>
      <w:proofErr w:type="spellStart"/>
      <w:r w:rsidRPr="00721A18">
        <w:t>hochschulweit</w:t>
      </w:r>
      <w:proofErr w:type="spellEnd"/>
      <w:r w:rsidRPr="00721A18">
        <w:t xml:space="preserve"> </w:t>
      </w:r>
      <w:proofErr w:type="spellStart"/>
      <w:r w:rsidRPr="00721A18">
        <w:t>benutzt</w:t>
      </w:r>
      <w:proofErr w:type="spellEnd"/>
      <w:r w:rsidRPr="00721A18">
        <w:t xml:space="preserve">, </w:t>
      </w:r>
      <w:proofErr w:type="spellStart"/>
      <w:r w:rsidRPr="00721A18">
        <w:t>nachdem</w:t>
      </w:r>
      <w:proofErr w:type="spellEnd"/>
      <w:r w:rsidRPr="00721A18">
        <w:t xml:space="preserve"> </w:t>
      </w:r>
      <w:proofErr w:type="spellStart"/>
      <w:r w:rsidRPr="00721A18">
        <w:t>bereits</w:t>
      </w:r>
      <w:proofErr w:type="spellEnd"/>
      <w:r w:rsidRPr="00721A18">
        <w:t xml:space="preserve"> die </w:t>
      </w:r>
      <w:proofErr w:type="spellStart"/>
      <w:r w:rsidRPr="00721A18">
        <w:t>Vorgängerversion</w:t>
      </w:r>
      <w:proofErr w:type="spellEnd"/>
      <w:r w:rsidRPr="00721A18">
        <w:t xml:space="preserve"> </w:t>
      </w:r>
      <w:proofErr w:type="spellStart"/>
      <w:r w:rsidRPr="00721A18">
        <w:t>im</w:t>
      </w:r>
      <w:proofErr w:type="spellEnd"/>
      <w:r w:rsidRPr="00721A18">
        <w:t xml:space="preserve"> </w:t>
      </w:r>
      <w:proofErr w:type="spellStart"/>
      <w:r w:rsidRPr="00721A18">
        <w:t>Jahr</w:t>
      </w:r>
      <w:proofErr w:type="spellEnd"/>
      <w:r w:rsidRPr="00721A18">
        <w:t xml:space="preserve"> 1999 für </w:t>
      </w:r>
      <w:proofErr w:type="spellStart"/>
      <w:r w:rsidRPr="00721A18">
        <w:t>drei</w:t>
      </w:r>
      <w:proofErr w:type="spellEnd"/>
      <w:r w:rsidRPr="00721A18">
        <w:t xml:space="preserve"> </w:t>
      </w:r>
      <w:proofErr w:type="spellStart"/>
      <w:r w:rsidR="00583AA1" w:rsidRPr="00721A18">
        <w:t>Abschlussarbeiten</w:t>
      </w:r>
      <w:proofErr w:type="spellEnd"/>
      <w:r w:rsidRPr="00721A18">
        <w:t xml:space="preserve"> </w:t>
      </w:r>
      <w:proofErr w:type="spellStart"/>
      <w:r w:rsidRPr="00721A18">
        <w:t>erfolgreich</w:t>
      </w:r>
      <w:proofErr w:type="spellEnd"/>
      <w:r w:rsidRPr="00721A18">
        <w:t xml:space="preserve"> </w:t>
      </w:r>
      <w:proofErr w:type="spellStart"/>
      <w:r w:rsidRPr="00721A18">
        <w:t>eingesetzt</w:t>
      </w:r>
      <w:proofErr w:type="spellEnd"/>
      <w:r w:rsidRPr="00721A18">
        <w:t xml:space="preserve"> </w:t>
      </w:r>
      <w:proofErr w:type="spellStart"/>
      <w:r w:rsidRPr="00721A18">
        <w:t>wurde</w:t>
      </w:r>
      <w:proofErr w:type="spellEnd"/>
      <w:r w:rsidRPr="00721A18">
        <w:t>.</w:t>
      </w:r>
    </w:p>
    <w:p w14:paraId="4AEB0C0F" w14:textId="77777777" w:rsidR="00284FA6" w:rsidRPr="00721A18" w:rsidRDefault="00284FA6">
      <w:proofErr w:type="spellStart"/>
      <w:r w:rsidRPr="00721A18">
        <w:t>Erweiterungen</w:t>
      </w:r>
      <w:proofErr w:type="spellEnd"/>
      <w:r w:rsidRPr="00721A18">
        <w:t xml:space="preserve"> der </w:t>
      </w:r>
      <w:proofErr w:type="spellStart"/>
      <w:r w:rsidRPr="00721A18">
        <w:t>Dokumentvorlage</w:t>
      </w:r>
      <w:proofErr w:type="spellEnd"/>
      <w:r w:rsidRPr="00721A18">
        <w:t xml:space="preserve"> und der </w:t>
      </w:r>
      <w:proofErr w:type="spellStart"/>
      <w:r w:rsidRPr="00721A18">
        <w:t>darin</w:t>
      </w:r>
      <w:proofErr w:type="spellEnd"/>
      <w:r w:rsidRPr="00721A18">
        <w:t xml:space="preserve"> </w:t>
      </w:r>
      <w:proofErr w:type="spellStart"/>
      <w:r w:rsidRPr="00721A18">
        <w:t>enthaltenen</w:t>
      </w:r>
      <w:proofErr w:type="spellEnd"/>
      <w:r w:rsidRPr="00721A18">
        <w:t xml:space="preserve"> </w:t>
      </w:r>
      <w:proofErr w:type="spellStart"/>
      <w:r w:rsidRPr="00721A18">
        <w:t>Anleitung</w:t>
      </w:r>
      <w:proofErr w:type="spellEnd"/>
      <w:r w:rsidRPr="00721A18">
        <w:t xml:space="preserve"> </w:t>
      </w:r>
      <w:proofErr w:type="spellStart"/>
      <w:r w:rsidRPr="00721A18">
        <w:t>zur</w:t>
      </w:r>
      <w:proofErr w:type="spellEnd"/>
      <w:r w:rsidRPr="00721A18">
        <w:t xml:space="preserve"> </w:t>
      </w:r>
      <w:proofErr w:type="spellStart"/>
      <w:r w:rsidRPr="00721A18">
        <w:t>Erstellung</w:t>
      </w:r>
      <w:proofErr w:type="spellEnd"/>
      <w:r w:rsidRPr="00721A18">
        <w:t xml:space="preserve"> von </w:t>
      </w:r>
      <w:proofErr w:type="spellStart"/>
      <w:r w:rsidR="00583AA1" w:rsidRPr="00721A18">
        <w:t>Abschlussarbeiten</w:t>
      </w:r>
      <w:proofErr w:type="spellEnd"/>
      <w:r w:rsidRPr="00721A18">
        <w:t xml:space="preserve"> </w:t>
      </w:r>
      <w:proofErr w:type="spellStart"/>
      <w:r w:rsidRPr="00721A18">
        <w:t>mit</w:t>
      </w:r>
      <w:proofErr w:type="spellEnd"/>
      <w:r w:rsidRPr="00721A18">
        <w:t xml:space="preserve"> dem </w:t>
      </w:r>
      <w:proofErr w:type="spellStart"/>
      <w:r w:rsidRPr="00721A18">
        <w:t>Textsystem</w:t>
      </w:r>
      <w:proofErr w:type="spellEnd"/>
      <w:r w:rsidRPr="00721A18">
        <w:t xml:space="preserve"> Microsoft Word </w:t>
      </w:r>
      <w:proofErr w:type="spellStart"/>
      <w:r w:rsidRPr="00721A18">
        <w:t>sind</w:t>
      </w:r>
      <w:proofErr w:type="spellEnd"/>
      <w:r w:rsidRPr="00721A18">
        <w:t xml:space="preserve"> </w:t>
      </w:r>
      <w:proofErr w:type="spellStart"/>
      <w:r w:rsidRPr="00721A18">
        <w:t>auch</w:t>
      </w:r>
      <w:proofErr w:type="spellEnd"/>
      <w:r w:rsidRPr="00721A18">
        <w:t xml:space="preserve"> für die Zukunft </w:t>
      </w:r>
      <w:proofErr w:type="spellStart"/>
      <w:r w:rsidRPr="00721A18">
        <w:t>geplant</w:t>
      </w:r>
      <w:proofErr w:type="spellEnd"/>
      <w:r w:rsidRPr="00721A18">
        <w:t xml:space="preserve">. Das Feedback </w:t>
      </w:r>
      <w:proofErr w:type="spellStart"/>
      <w:r w:rsidRPr="00721A18">
        <w:t>aus</w:t>
      </w:r>
      <w:proofErr w:type="spellEnd"/>
      <w:r w:rsidRPr="00721A18">
        <w:t xml:space="preserve"> der </w:t>
      </w:r>
      <w:proofErr w:type="spellStart"/>
      <w:r w:rsidRPr="00721A18">
        <w:t>Nutzung</w:t>
      </w:r>
      <w:proofErr w:type="spellEnd"/>
      <w:r w:rsidRPr="00721A18">
        <w:t xml:space="preserve"> der </w:t>
      </w:r>
      <w:proofErr w:type="spellStart"/>
      <w:r w:rsidRPr="00721A18">
        <w:t>Dokumentvorlage</w:t>
      </w:r>
      <w:proofErr w:type="spellEnd"/>
      <w:r w:rsidRPr="00721A18">
        <w:t xml:space="preserve"> für </w:t>
      </w:r>
      <w:proofErr w:type="spellStart"/>
      <w:r w:rsidR="00583AA1" w:rsidRPr="00721A18">
        <w:t>Abschlussarbeiten</w:t>
      </w:r>
      <w:proofErr w:type="spellEnd"/>
      <w:r w:rsidRPr="00721A18">
        <w:t xml:space="preserve"> an der </w:t>
      </w:r>
      <w:proofErr w:type="spellStart"/>
      <w:r w:rsidRPr="00721A18">
        <w:t>HdM</w:t>
      </w:r>
      <w:proofErr w:type="spellEnd"/>
      <w:r w:rsidRPr="00721A18">
        <w:t xml:space="preserve"> </w:t>
      </w:r>
      <w:proofErr w:type="spellStart"/>
      <w:r w:rsidRPr="00721A18">
        <w:t>wird</w:t>
      </w:r>
      <w:proofErr w:type="spellEnd"/>
      <w:r w:rsidRPr="00721A18">
        <w:t xml:space="preserve"> </w:t>
      </w:r>
      <w:proofErr w:type="spellStart"/>
      <w:r w:rsidRPr="00721A18">
        <w:t>dabei</w:t>
      </w:r>
      <w:proofErr w:type="spellEnd"/>
      <w:r w:rsidRPr="00721A18">
        <w:t xml:space="preserve"> </w:t>
      </w:r>
      <w:proofErr w:type="spellStart"/>
      <w:r w:rsidRPr="00721A18">
        <w:t>fortgesetzt</w:t>
      </w:r>
      <w:proofErr w:type="spellEnd"/>
      <w:r w:rsidRPr="00721A18">
        <w:t xml:space="preserve"> </w:t>
      </w:r>
      <w:proofErr w:type="spellStart"/>
      <w:r w:rsidRPr="00721A18">
        <w:t>aufgegriffen</w:t>
      </w:r>
      <w:proofErr w:type="spellEnd"/>
      <w:r w:rsidRPr="00721A18">
        <w:t xml:space="preserve"> und </w:t>
      </w:r>
      <w:proofErr w:type="spellStart"/>
      <w:r w:rsidRPr="00721A18">
        <w:t>zur</w:t>
      </w:r>
      <w:proofErr w:type="spellEnd"/>
      <w:r w:rsidRPr="00721A18">
        <w:t xml:space="preserve"> </w:t>
      </w:r>
      <w:proofErr w:type="spellStart"/>
      <w:r w:rsidRPr="00721A18">
        <w:t>Verbesserung</w:t>
      </w:r>
      <w:proofErr w:type="spellEnd"/>
      <w:r w:rsidRPr="00721A18">
        <w:t xml:space="preserve"> </w:t>
      </w:r>
      <w:proofErr w:type="spellStart"/>
      <w:r w:rsidRPr="00721A18">
        <w:t>genutzt</w:t>
      </w:r>
      <w:proofErr w:type="spellEnd"/>
      <w:r w:rsidRPr="00721A18">
        <w:t xml:space="preserve"> </w:t>
      </w:r>
      <w:proofErr w:type="spellStart"/>
      <w:r w:rsidRPr="00721A18">
        <w:t>werden</w:t>
      </w:r>
      <w:proofErr w:type="spellEnd"/>
      <w:r w:rsidRPr="00721A18">
        <w:t>.</w:t>
      </w:r>
    </w:p>
    <w:p w14:paraId="4AEB0C10" w14:textId="77777777" w:rsidR="00284FA6" w:rsidRPr="00721A18" w:rsidRDefault="00284FA6">
      <w:pPr>
        <w:pStyle w:val="berschrift1"/>
        <w:numPr>
          <w:ilvl w:val="0"/>
          <w:numId w:val="0"/>
        </w:numPr>
      </w:pPr>
      <w:bookmarkStart w:id="24" w:name="_Ref491742270"/>
      <w:bookmarkStart w:id="25" w:name="_Ref491742277"/>
      <w:bookmarkStart w:id="26" w:name="_Toc106022668"/>
      <w:proofErr w:type="spellStart"/>
      <w:r w:rsidRPr="00721A18">
        <w:lastRenderedPageBreak/>
        <w:t>Anhang</w:t>
      </w:r>
      <w:proofErr w:type="spellEnd"/>
      <w:r w:rsidRPr="00721A18">
        <w:t xml:space="preserve"> A: </w:t>
      </w:r>
      <w:proofErr w:type="spellStart"/>
      <w:r w:rsidRPr="00721A18">
        <w:t>Beispiele</w:t>
      </w:r>
      <w:proofErr w:type="spellEnd"/>
      <w:r w:rsidRPr="00721A18">
        <w:t xml:space="preserve"> für die </w:t>
      </w:r>
      <w:proofErr w:type="spellStart"/>
      <w:r w:rsidRPr="00721A18">
        <w:t>Gliederung</w:t>
      </w:r>
      <w:proofErr w:type="spellEnd"/>
      <w:r w:rsidRPr="00721A18">
        <w:t xml:space="preserve"> von </w:t>
      </w:r>
      <w:proofErr w:type="spellStart"/>
      <w:r w:rsidR="00583AA1" w:rsidRPr="00721A18">
        <w:t>Abschlussarbeiten</w:t>
      </w:r>
      <w:bookmarkEnd w:id="24"/>
      <w:bookmarkEnd w:id="25"/>
      <w:bookmarkEnd w:id="26"/>
      <w:proofErr w:type="spellEnd"/>
    </w:p>
    <w:p w14:paraId="4AEB0C11" w14:textId="77777777" w:rsidR="00284FA6" w:rsidRPr="00721A18" w:rsidRDefault="00284FA6">
      <w:r w:rsidRPr="00721A18">
        <w:t xml:space="preserve">Die </w:t>
      </w:r>
      <w:proofErr w:type="spellStart"/>
      <w:r w:rsidRPr="00721A18">
        <w:t>nachfolgenden</w:t>
      </w:r>
      <w:proofErr w:type="spellEnd"/>
      <w:r w:rsidRPr="00721A18">
        <w:t xml:space="preserve"> </w:t>
      </w:r>
      <w:proofErr w:type="spellStart"/>
      <w:r w:rsidRPr="00721A18">
        <w:t>Gliederungen</w:t>
      </w:r>
      <w:proofErr w:type="spellEnd"/>
      <w:r w:rsidRPr="00721A18">
        <w:t xml:space="preserve"> </w:t>
      </w:r>
      <w:proofErr w:type="spellStart"/>
      <w:r w:rsidRPr="00721A18">
        <w:t>stellen</w:t>
      </w:r>
      <w:proofErr w:type="spellEnd"/>
      <w:r w:rsidRPr="00721A18">
        <w:t xml:space="preserve"> </w:t>
      </w:r>
      <w:proofErr w:type="spellStart"/>
      <w:r w:rsidRPr="00721A18">
        <w:t>lediglich</w:t>
      </w:r>
      <w:proofErr w:type="spellEnd"/>
      <w:r w:rsidRPr="00721A18">
        <w:t xml:space="preserve"> </w:t>
      </w:r>
      <w:proofErr w:type="spellStart"/>
      <w:r w:rsidRPr="00721A18">
        <w:t>Vorschläge</w:t>
      </w:r>
      <w:proofErr w:type="spellEnd"/>
      <w:r w:rsidRPr="00721A18">
        <w:t xml:space="preserve"> </w:t>
      </w:r>
      <w:proofErr w:type="spellStart"/>
      <w:r w:rsidRPr="00721A18">
        <w:t>dar</w:t>
      </w:r>
      <w:proofErr w:type="spellEnd"/>
      <w:r w:rsidRPr="00721A18">
        <w:t xml:space="preserve">, die stets am </w:t>
      </w:r>
      <w:proofErr w:type="spellStart"/>
      <w:r w:rsidRPr="00721A18">
        <w:t>konkreten</w:t>
      </w:r>
      <w:proofErr w:type="spellEnd"/>
      <w:r w:rsidRPr="00721A18">
        <w:t xml:space="preserve"> Fall </w:t>
      </w:r>
      <w:proofErr w:type="spellStart"/>
      <w:r w:rsidRPr="00721A18">
        <w:t>überprüft</w:t>
      </w:r>
      <w:proofErr w:type="spellEnd"/>
      <w:r w:rsidRPr="00721A18">
        <w:t xml:space="preserve"> und in der Regel </w:t>
      </w:r>
      <w:proofErr w:type="spellStart"/>
      <w:r w:rsidRPr="00721A18">
        <w:t>angepasst</w:t>
      </w:r>
      <w:proofErr w:type="spellEnd"/>
      <w:r w:rsidRPr="00721A18">
        <w:t xml:space="preserve"> </w:t>
      </w:r>
      <w:proofErr w:type="spellStart"/>
      <w:r w:rsidRPr="00721A18">
        <w:t>werden</w:t>
      </w:r>
      <w:proofErr w:type="spellEnd"/>
      <w:r w:rsidRPr="00721A18">
        <w:t xml:space="preserve"> </w:t>
      </w:r>
      <w:proofErr w:type="spellStart"/>
      <w:r w:rsidRPr="00721A18">
        <w:t>müssen</w:t>
      </w:r>
      <w:proofErr w:type="spellEnd"/>
      <w:r w:rsidRPr="00721A18">
        <w:t>.</w:t>
      </w:r>
    </w:p>
    <w:p w14:paraId="4AEB0C12" w14:textId="77777777" w:rsidR="00284FA6" w:rsidRPr="00721A18" w:rsidRDefault="00284FA6">
      <w:pPr>
        <w:pStyle w:val="berschrift2"/>
        <w:numPr>
          <w:ilvl w:val="0"/>
          <w:numId w:val="0"/>
        </w:numPr>
      </w:pPr>
      <w:bookmarkStart w:id="27" w:name="_Toc106022669"/>
      <w:r w:rsidRPr="00721A18">
        <w:t xml:space="preserve">A.1 </w:t>
      </w:r>
      <w:proofErr w:type="spellStart"/>
      <w:r w:rsidRPr="00721A18">
        <w:t>Literaturarbeiten</w:t>
      </w:r>
      <w:bookmarkEnd w:id="27"/>
      <w:proofErr w:type="spellEnd"/>
    </w:p>
    <w:p w14:paraId="4AEB0C13" w14:textId="77777777" w:rsidR="00284FA6" w:rsidRPr="00721A18" w:rsidRDefault="00284FA6" w:rsidP="006634CE">
      <w:pPr>
        <w:numPr>
          <w:ilvl w:val="0"/>
          <w:numId w:val="13"/>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4" w14:textId="77777777" w:rsidR="00284FA6" w:rsidRPr="00721A18" w:rsidRDefault="00284FA6" w:rsidP="006634CE">
      <w:pPr>
        <w:numPr>
          <w:ilvl w:val="0"/>
          <w:numId w:val="13"/>
        </w:numPr>
      </w:pPr>
      <w:proofErr w:type="spellStart"/>
      <w:r w:rsidRPr="00721A18">
        <w:t>Frage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Motivation)</w:t>
      </w:r>
    </w:p>
    <w:p w14:paraId="4AEB0C15" w14:textId="77777777" w:rsidR="00284FA6" w:rsidRPr="00721A18" w:rsidRDefault="00284FA6" w:rsidP="006634CE">
      <w:pPr>
        <w:numPr>
          <w:ilvl w:val="0"/>
          <w:numId w:val="13"/>
        </w:numPr>
      </w:pPr>
      <w:proofErr w:type="spellStart"/>
      <w:r w:rsidRPr="00721A18">
        <w:t>Übersicht</w:t>
      </w:r>
      <w:proofErr w:type="spellEnd"/>
      <w:r w:rsidRPr="00721A18">
        <w:t xml:space="preserve"> </w:t>
      </w:r>
      <w:proofErr w:type="spellStart"/>
      <w:r w:rsidRPr="00721A18">
        <w:t>über</w:t>
      </w:r>
      <w:proofErr w:type="spellEnd"/>
      <w:r w:rsidRPr="00721A18">
        <w:t xml:space="preserve"> den Stand der </w:t>
      </w:r>
      <w:proofErr w:type="spellStart"/>
      <w:r w:rsidRPr="00721A18">
        <w:t>Wissenschaft</w:t>
      </w:r>
      <w:proofErr w:type="spellEnd"/>
      <w:r w:rsidRPr="00721A18">
        <w:t xml:space="preserve"> und Technik (</w:t>
      </w:r>
      <w:proofErr w:type="spellStart"/>
      <w:r w:rsidRPr="00721A18">
        <w:t>Beschreibung</w:t>
      </w:r>
      <w:proofErr w:type="spellEnd"/>
      <w:r w:rsidRPr="00721A18">
        <w:t xml:space="preserve"> der </w:t>
      </w:r>
      <w:proofErr w:type="spellStart"/>
      <w:r w:rsidRPr="00721A18">
        <w:t>Lösungsansätze</w:t>
      </w:r>
      <w:proofErr w:type="spellEnd"/>
      <w:r w:rsidRPr="00721A18">
        <w:t xml:space="preserve">, </w:t>
      </w:r>
      <w:proofErr w:type="spellStart"/>
      <w:r w:rsidRPr="00721A18">
        <w:t>Beispiele</w:t>
      </w:r>
      <w:proofErr w:type="spellEnd"/>
      <w:r w:rsidRPr="00721A18">
        <w:t xml:space="preserve"> etc. in </w:t>
      </w:r>
      <w:proofErr w:type="spellStart"/>
      <w:r w:rsidRPr="00721A18">
        <w:t>einzelnen</w:t>
      </w:r>
      <w:proofErr w:type="spellEnd"/>
      <w:r w:rsidRPr="00721A18">
        <w:t xml:space="preserve"> </w:t>
      </w:r>
      <w:proofErr w:type="spellStart"/>
      <w:r w:rsidRPr="00721A18">
        <w:t>Abschnitten</w:t>
      </w:r>
      <w:proofErr w:type="spellEnd"/>
      <w:r w:rsidRPr="00721A18">
        <w:t>)</w:t>
      </w:r>
    </w:p>
    <w:p w14:paraId="4AEB0C16" w14:textId="77777777" w:rsidR="00284FA6" w:rsidRPr="00721A18" w:rsidRDefault="00284FA6" w:rsidP="006634CE">
      <w:pPr>
        <w:numPr>
          <w:ilvl w:val="0"/>
          <w:numId w:val="13"/>
        </w:numPr>
      </w:pPr>
      <w:proofErr w:type="spellStart"/>
      <w:r w:rsidRPr="00721A18">
        <w:t>Bewertung</w:t>
      </w:r>
      <w:proofErr w:type="spellEnd"/>
      <w:r w:rsidRPr="00721A18">
        <w:t xml:space="preserve"> der </w:t>
      </w:r>
      <w:proofErr w:type="spellStart"/>
      <w:r w:rsidRPr="00721A18">
        <w:t>einzelnen</w:t>
      </w:r>
      <w:proofErr w:type="spellEnd"/>
      <w:r w:rsidRPr="00721A18">
        <w:t xml:space="preserve"> </w:t>
      </w:r>
      <w:proofErr w:type="spellStart"/>
      <w:r w:rsidRPr="00721A18">
        <w:t>untersuchten</w:t>
      </w:r>
      <w:proofErr w:type="spellEnd"/>
      <w:r w:rsidRPr="00721A18">
        <w:t xml:space="preserve"> </w:t>
      </w:r>
      <w:proofErr w:type="spellStart"/>
      <w:r w:rsidRPr="00721A18">
        <w:t>Ansätze</w:t>
      </w:r>
      <w:proofErr w:type="spellEnd"/>
      <w:r w:rsidRPr="00721A18">
        <w:t xml:space="preserve">, </w:t>
      </w:r>
      <w:proofErr w:type="spellStart"/>
      <w:r w:rsidRPr="00721A18">
        <w:t>Beispiele</w:t>
      </w:r>
      <w:proofErr w:type="spellEnd"/>
      <w:r w:rsidRPr="00721A18">
        <w:t xml:space="preserve"> etc., </w:t>
      </w:r>
      <w:proofErr w:type="spellStart"/>
      <w:r w:rsidRPr="00721A18">
        <w:t>Identifikation</w:t>
      </w:r>
      <w:proofErr w:type="spellEnd"/>
      <w:r w:rsidRPr="00721A18">
        <w:t xml:space="preserve"> von </w:t>
      </w:r>
      <w:proofErr w:type="spellStart"/>
      <w:r w:rsidRPr="00721A18">
        <w:t>Defiziten</w:t>
      </w:r>
      <w:proofErr w:type="spellEnd"/>
    </w:p>
    <w:p w14:paraId="4AEB0C17" w14:textId="77777777" w:rsidR="00284FA6" w:rsidRPr="00721A18" w:rsidRDefault="00284FA6" w:rsidP="006634CE">
      <w:pPr>
        <w:numPr>
          <w:ilvl w:val="0"/>
          <w:numId w:val="13"/>
        </w:numPr>
      </w:pPr>
      <w:proofErr w:type="spellStart"/>
      <w:r w:rsidRPr="00721A18">
        <w:t>Synthese</w:t>
      </w:r>
      <w:proofErr w:type="spellEnd"/>
      <w:r w:rsidRPr="00721A18">
        <w:t xml:space="preserve">: </w:t>
      </w:r>
      <w:proofErr w:type="spellStart"/>
      <w:r w:rsidRPr="00721A18">
        <w:t>Erstellung</w:t>
      </w:r>
      <w:proofErr w:type="spellEnd"/>
      <w:r w:rsidRPr="00721A18">
        <w:t xml:space="preserve"> </w:t>
      </w:r>
      <w:proofErr w:type="spellStart"/>
      <w:r w:rsidRPr="00721A18">
        <w:t>einer</w:t>
      </w:r>
      <w:proofErr w:type="spellEnd"/>
      <w:r w:rsidRPr="00721A18">
        <w:t xml:space="preserve"> </w:t>
      </w:r>
      <w:proofErr w:type="spellStart"/>
      <w:r w:rsidRPr="00721A18">
        <w:t>Gesamtschau</w:t>
      </w:r>
      <w:proofErr w:type="spellEnd"/>
      <w:r w:rsidRPr="00721A18">
        <w:t xml:space="preserve">, </w:t>
      </w:r>
      <w:proofErr w:type="spellStart"/>
      <w:r w:rsidRPr="00721A18">
        <w:t>allgemeine</w:t>
      </w:r>
      <w:proofErr w:type="spellEnd"/>
      <w:r w:rsidRPr="00721A18">
        <w:t xml:space="preserve"> </w:t>
      </w:r>
      <w:proofErr w:type="spellStart"/>
      <w:r w:rsidRPr="00721A18">
        <w:t>Prinzipien</w:t>
      </w:r>
      <w:proofErr w:type="spellEnd"/>
      <w:r w:rsidRPr="00721A18">
        <w:t xml:space="preserve">, </w:t>
      </w:r>
      <w:proofErr w:type="spellStart"/>
      <w:r w:rsidRPr="00721A18">
        <w:t>Beschreibung</w:t>
      </w:r>
      <w:proofErr w:type="spellEnd"/>
      <w:r w:rsidRPr="00721A18">
        <w:t xml:space="preserve"> </w:t>
      </w:r>
      <w:proofErr w:type="spellStart"/>
      <w:r w:rsidRPr="00721A18">
        <w:t>einer</w:t>
      </w:r>
      <w:proofErr w:type="spellEnd"/>
      <w:r w:rsidRPr="00721A18">
        <w:t xml:space="preserve"> </w:t>
      </w:r>
      <w:proofErr w:type="spellStart"/>
      <w:r w:rsidRPr="00721A18">
        <w:t>eigenen</w:t>
      </w:r>
      <w:proofErr w:type="spellEnd"/>
      <w:r w:rsidRPr="00721A18">
        <w:t xml:space="preserve"> Sicht auf das Problem, </w:t>
      </w:r>
      <w:proofErr w:type="spellStart"/>
      <w:r w:rsidRPr="00721A18">
        <w:t>evtl</w:t>
      </w:r>
      <w:proofErr w:type="spellEnd"/>
      <w:r w:rsidRPr="00721A18">
        <w:t xml:space="preserve">. </w:t>
      </w:r>
      <w:proofErr w:type="spellStart"/>
      <w:r w:rsidRPr="00721A18">
        <w:t>auch</w:t>
      </w:r>
      <w:proofErr w:type="spellEnd"/>
      <w:r w:rsidRPr="00721A18">
        <w:t xml:space="preserve"> </w:t>
      </w:r>
      <w:proofErr w:type="spellStart"/>
      <w:r w:rsidRPr="00721A18">
        <w:t>eigene</w:t>
      </w:r>
      <w:proofErr w:type="spellEnd"/>
      <w:r w:rsidRPr="00721A18">
        <w:t xml:space="preserve"> </w:t>
      </w:r>
      <w:proofErr w:type="spellStart"/>
      <w:r w:rsidRPr="00721A18">
        <w:t>Vorschläge</w:t>
      </w:r>
      <w:proofErr w:type="spellEnd"/>
    </w:p>
    <w:p w14:paraId="4AEB0C18" w14:textId="77777777" w:rsidR="00284FA6" w:rsidRPr="00721A18" w:rsidRDefault="00284FA6" w:rsidP="006634CE">
      <w:pPr>
        <w:numPr>
          <w:ilvl w:val="0"/>
          <w:numId w:val="13"/>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19" w14:textId="77777777" w:rsidR="00284FA6" w:rsidRPr="00721A18" w:rsidRDefault="00284FA6">
      <w:proofErr w:type="spellStart"/>
      <w:r w:rsidRPr="00721A18">
        <w:t>Anhang</w:t>
      </w:r>
      <w:proofErr w:type="spellEnd"/>
      <w:r w:rsidRPr="00721A18">
        <w:t xml:space="preserve">: </w:t>
      </w:r>
      <w:proofErr w:type="spellStart"/>
      <w:r w:rsidRPr="00721A18">
        <w:t>eventuell</w:t>
      </w:r>
      <w:proofErr w:type="spellEnd"/>
      <w:r w:rsidRPr="00721A18">
        <w:t xml:space="preserve"> </w:t>
      </w:r>
      <w:proofErr w:type="spellStart"/>
      <w:r w:rsidRPr="00721A18">
        <w:t>recherchierte</w:t>
      </w:r>
      <w:proofErr w:type="spellEnd"/>
      <w:r w:rsidRPr="00721A18">
        <w:t xml:space="preserve"> </w:t>
      </w:r>
      <w:proofErr w:type="spellStart"/>
      <w:r w:rsidRPr="00721A18">
        <w:t>Texte</w:t>
      </w:r>
      <w:proofErr w:type="spellEnd"/>
      <w:r w:rsidRPr="00721A18">
        <w:t xml:space="preserve">, </w:t>
      </w:r>
      <w:proofErr w:type="spellStart"/>
      <w:r w:rsidRPr="00721A18">
        <w:t>Produktbeschreibungen</w:t>
      </w:r>
      <w:proofErr w:type="spellEnd"/>
      <w:r w:rsidRPr="00721A18">
        <w:t>, etc.</w:t>
      </w:r>
    </w:p>
    <w:p w14:paraId="4AEB0C1A" w14:textId="77777777" w:rsidR="00284FA6" w:rsidRPr="00721A18" w:rsidRDefault="00284FA6">
      <w:pPr>
        <w:pStyle w:val="berschrift2"/>
        <w:numPr>
          <w:ilvl w:val="0"/>
          <w:numId w:val="0"/>
        </w:numPr>
      </w:pPr>
      <w:bookmarkStart w:id="28" w:name="_Toc106022670"/>
      <w:r w:rsidRPr="00721A18">
        <w:t xml:space="preserve">A.2 </w:t>
      </w:r>
      <w:proofErr w:type="spellStart"/>
      <w:r w:rsidRPr="00721A18">
        <w:t>Systementwicklungen</w:t>
      </w:r>
      <w:bookmarkEnd w:id="28"/>
      <w:proofErr w:type="spellEnd"/>
    </w:p>
    <w:p w14:paraId="4AEB0C1B" w14:textId="77777777" w:rsidR="00284FA6" w:rsidRPr="00721A18" w:rsidRDefault="00284FA6" w:rsidP="006634CE">
      <w:pPr>
        <w:numPr>
          <w:ilvl w:val="0"/>
          <w:numId w:val="14"/>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C" w14:textId="77777777" w:rsidR="00284FA6" w:rsidRPr="00721A18" w:rsidRDefault="00284FA6" w:rsidP="006634CE">
      <w:pPr>
        <w:numPr>
          <w:ilvl w:val="0"/>
          <w:numId w:val="14"/>
        </w:numPr>
      </w:pPr>
      <w:proofErr w:type="spellStart"/>
      <w:r w:rsidRPr="00721A18">
        <w:t>Problem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xml:space="preserve">), </w:t>
      </w:r>
      <w:proofErr w:type="spellStart"/>
      <w:r w:rsidRPr="00721A18">
        <w:t>Vorgesehener</w:t>
      </w:r>
      <w:proofErr w:type="spellEnd"/>
      <w:r w:rsidRPr="00721A18">
        <w:t xml:space="preserve"> </w:t>
      </w:r>
      <w:proofErr w:type="spellStart"/>
      <w:r w:rsidRPr="00721A18">
        <w:t>Benutzerkreis</w:t>
      </w:r>
      <w:proofErr w:type="spellEnd"/>
      <w:r w:rsidRPr="00721A18">
        <w:t xml:space="preserve">, </w:t>
      </w:r>
      <w:proofErr w:type="spellStart"/>
      <w:r w:rsidRPr="00721A18">
        <w:t>Bedürfnisse</w:t>
      </w:r>
      <w:proofErr w:type="spellEnd"/>
      <w:r w:rsidRPr="00721A18">
        <w:t xml:space="preserve"> der </w:t>
      </w:r>
      <w:proofErr w:type="spellStart"/>
      <w:r w:rsidRPr="00721A18">
        <w:t>Benutzer</w:t>
      </w:r>
      <w:proofErr w:type="spellEnd"/>
    </w:p>
    <w:p w14:paraId="4AEB0C1D" w14:textId="77777777" w:rsidR="00284FA6" w:rsidRPr="00721A18" w:rsidRDefault="00284FA6" w:rsidP="006634CE">
      <w:pPr>
        <w:numPr>
          <w:ilvl w:val="0"/>
          <w:numId w:val="14"/>
        </w:numPr>
      </w:pPr>
      <w:r w:rsidRPr="00721A18">
        <w:t xml:space="preserve">Stand der Technik (Wie </w:t>
      </w:r>
      <w:proofErr w:type="spellStart"/>
      <w:r w:rsidRPr="00721A18">
        <w:t>wird</w:t>
      </w:r>
      <w:proofErr w:type="spellEnd"/>
      <w:r w:rsidRPr="00721A18">
        <w:t xml:space="preserve"> das Problem </w:t>
      </w:r>
      <w:proofErr w:type="spellStart"/>
      <w:r w:rsidRPr="00721A18">
        <w:t>bisher</w:t>
      </w:r>
      <w:proofErr w:type="spellEnd"/>
      <w:r w:rsidRPr="00721A18">
        <w:t xml:space="preserve"> </w:t>
      </w:r>
      <w:proofErr w:type="spellStart"/>
      <w:r w:rsidRPr="00721A18">
        <w:t>gelöst</w:t>
      </w:r>
      <w:proofErr w:type="spellEnd"/>
      <w:r w:rsidRPr="00721A18">
        <w:t xml:space="preserve">, wo </w:t>
      </w:r>
      <w:proofErr w:type="spellStart"/>
      <w:r w:rsidRPr="00721A18">
        <w:t>sind</w:t>
      </w:r>
      <w:proofErr w:type="spellEnd"/>
      <w:r w:rsidRPr="00721A18">
        <w:t xml:space="preserve"> die </w:t>
      </w:r>
      <w:proofErr w:type="spellStart"/>
      <w:r w:rsidRPr="00721A18">
        <w:t>Defizite</w:t>
      </w:r>
      <w:proofErr w:type="spellEnd"/>
      <w:r w:rsidRPr="00721A18">
        <w:t>)</w:t>
      </w:r>
    </w:p>
    <w:p w14:paraId="4AEB0C1E" w14:textId="77777777" w:rsidR="00284FA6" w:rsidRPr="00721A18" w:rsidRDefault="00284FA6" w:rsidP="006634CE">
      <w:pPr>
        <w:numPr>
          <w:ilvl w:val="0"/>
          <w:numId w:val="14"/>
        </w:numPr>
      </w:pPr>
      <w:proofErr w:type="spellStart"/>
      <w:r w:rsidRPr="00721A18">
        <w:t>Gewählter</w:t>
      </w:r>
      <w:proofErr w:type="spellEnd"/>
      <w:r w:rsidRPr="00721A18">
        <w:t xml:space="preserve"> </w:t>
      </w:r>
      <w:proofErr w:type="spellStart"/>
      <w:r w:rsidRPr="00721A18">
        <w:t>Lösungsansatz</w:t>
      </w:r>
      <w:proofErr w:type="spellEnd"/>
      <w:r w:rsidRPr="00721A18">
        <w:t xml:space="preserve"> (</w:t>
      </w:r>
      <w:proofErr w:type="spellStart"/>
      <w:r w:rsidRPr="00721A18">
        <w:t>allgemeines</w:t>
      </w:r>
      <w:proofErr w:type="spellEnd"/>
      <w:r w:rsidRPr="00721A18">
        <w:t xml:space="preserve"> </w:t>
      </w:r>
      <w:proofErr w:type="spellStart"/>
      <w:r w:rsidRPr="00721A18">
        <w:t>Prinzip</w:t>
      </w:r>
      <w:proofErr w:type="spellEnd"/>
      <w:r w:rsidRPr="00721A18">
        <w:t xml:space="preserve">, </w:t>
      </w:r>
      <w:proofErr w:type="spellStart"/>
      <w:r w:rsidRPr="00721A18">
        <w:t>welche</w:t>
      </w:r>
      <w:proofErr w:type="spellEnd"/>
      <w:r w:rsidRPr="00721A18">
        <w:t xml:space="preserve"> </w:t>
      </w:r>
      <w:proofErr w:type="spellStart"/>
      <w:r w:rsidRPr="00721A18">
        <w:t>Werkzeuge</w:t>
      </w:r>
      <w:proofErr w:type="spellEnd"/>
      <w:r w:rsidRPr="00721A18">
        <w:t xml:space="preserve">, </w:t>
      </w:r>
      <w:proofErr w:type="spellStart"/>
      <w:r w:rsidRPr="00721A18">
        <w:t>z.B.</w:t>
      </w:r>
      <w:proofErr w:type="spellEnd"/>
      <w:r w:rsidRPr="00721A18">
        <w:t xml:space="preserve"> </w:t>
      </w:r>
      <w:proofErr w:type="spellStart"/>
      <w:r w:rsidRPr="00721A18">
        <w:t>Programmiersprachen</w:t>
      </w:r>
      <w:proofErr w:type="spellEnd"/>
      <w:r w:rsidRPr="00721A18">
        <w:t xml:space="preserve"> </w:t>
      </w:r>
      <w:proofErr w:type="spellStart"/>
      <w:r w:rsidRPr="00721A18">
        <w:t>werden</w:t>
      </w:r>
      <w:proofErr w:type="spellEnd"/>
      <w:r w:rsidRPr="00721A18">
        <w:t xml:space="preserve"> </w:t>
      </w:r>
      <w:proofErr w:type="spellStart"/>
      <w:r w:rsidRPr="00721A18">
        <w:t>verwendet</w:t>
      </w:r>
      <w:proofErr w:type="spellEnd"/>
      <w:r w:rsidRPr="00721A18">
        <w:t>)</w:t>
      </w:r>
    </w:p>
    <w:p w14:paraId="4AEB0C1F" w14:textId="77777777" w:rsidR="00284FA6" w:rsidRPr="00721A18" w:rsidRDefault="00284FA6" w:rsidP="006634CE">
      <w:pPr>
        <w:numPr>
          <w:ilvl w:val="0"/>
          <w:numId w:val="14"/>
        </w:numPr>
      </w:pPr>
      <w:proofErr w:type="spellStart"/>
      <w:r w:rsidRPr="00721A18">
        <w:t>Beschreibung</w:t>
      </w:r>
      <w:proofErr w:type="spellEnd"/>
      <w:r w:rsidRPr="00721A18">
        <w:t xml:space="preserve"> der </w:t>
      </w:r>
      <w:proofErr w:type="spellStart"/>
      <w:r w:rsidRPr="00721A18">
        <w:t>durchgeführten</w:t>
      </w:r>
      <w:proofErr w:type="spellEnd"/>
      <w:r w:rsidRPr="00721A18">
        <w:t xml:space="preserve"> </w:t>
      </w:r>
      <w:proofErr w:type="spellStart"/>
      <w:r w:rsidRPr="00721A18">
        <w:t>Arbeiten</w:t>
      </w:r>
      <w:proofErr w:type="spellEnd"/>
    </w:p>
    <w:p w14:paraId="4AEB0C20" w14:textId="77777777" w:rsidR="00284FA6" w:rsidRPr="00721A18" w:rsidRDefault="00284FA6" w:rsidP="006634CE">
      <w:pPr>
        <w:numPr>
          <w:ilvl w:val="0"/>
          <w:numId w:val="14"/>
        </w:numPr>
      </w:pPr>
      <w:proofErr w:type="spellStart"/>
      <w:r w:rsidRPr="00721A18">
        <w:t>Ergebnis</w:t>
      </w:r>
      <w:proofErr w:type="spellEnd"/>
      <w:r w:rsidRPr="00721A18">
        <w:t xml:space="preserve"> (</w:t>
      </w:r>
      <w:proofErr w:type="spellStart"/>
      <w:r w:rsidRPr="00721A18">
        <w:t>z.B.</w:t>
      </w:r>
      <w:proofErr w:type="spellEnd"/>
      <w:r w:rsidRPr="00721A18">
        <w:t xml:space="preserve"> Screenshots </w:t>
      </w:r>
      <w:proofErr w:type="spellStart"/>
      <w:r w:rsidRPr="00721A18">
        <w:t>mit</w:t>
      </w:r>
      <w:proofErr w:type="spellEnd"/>
      <w:r w:rsidRPr="00721A18">
        <w:t xml:space="preserve"> </w:t>
      </w:r>
      <w:proofErr w:type="spellStart"/>
      <w:r w:rsidRPr="00721A18">
        <w:t>Erläuterungen</w:t>
      </w:r>
      <w:proofErr w:type="spellEnd"/>
      <w:r w:rsidRPr="00721A18">
        <w:t>)</w:t>
      </w:r>
    </w:p>
    <w:p w14:paraId="4AEB0C21" w14:textId="77777777" w:rsidR="00284FA6" w:rsidRPr="00721A18" w:rsidRDefault="00284FA6" w:rsidP="006634CE">
      <w:pPr>
        <w:numPr>
          <w:ilvl w:val="0"/>
          <w:numId w:val="14"/>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22" w14:textId="77777777" w:rsidR="00284FA6" w:rsidRPr="00721A18" w:rsidRDefault="00284FA6">
      <w:proofErr w:type="spellStart"/>
      <w:r w:rsidRPr="00721A18">
        <w:t>Anhang</w:t>
      </w:r>
      <w:proofErr w:type="spellEnd"/>
      <w:r w:rsidRPr="00721A18">
        <w:t xml:space="preserve">: </w:t>
      </w:r>
      <w:proofErr w:type="spellStart"/>
      <w:r w:rsidRPr="00721A18">
        <w:t>evtl</w:t>
      </w:r>
      <w:proofErr w:type="spellEnd"/>
      <w:r w:rsidRPr="00721A18">
        <w:t>. (</w:t>
      </w:r>
      <w:proofErr w:type="spellStart"/>
      <w:r w:rsidRPr="00721A18">
        <w:t>ausgewählte</w:t>
      </w:r>
      <w:proofErr w:type="spellEnd"/>
      <w:r w:rsidRPr="00721A18">
        <w:t xml:space="preserve">) </w:t>
      </w:r>
      <w:proofErr w:type="spellStart"/>
      <w:r w:rsidRPr="00721A18">
        <w:t>Programmbeispiele</w:t>
      </w:r>
      <w:proofErr w:type="spellEnd"/>
    </w:p>
    <w:p w14:paraId="4AEB0C23" w14:textId="77777777" w:rsidR="00284FA6" w:rsidRPr="00721A18" w:rsidRDefault="00284FA6">
      <w:proofErr w:type="spellStart"/>
      <w:r w:rsidRPr="00721A18">
        <w:t>Evtl</w:t>
      </w:r>
      <w:proofErr w:type="spellEnd"/>
      <w:r w:rsidRPr="00721A18">
        <w:t xml:space="preserve">. CD-ROM </w:t>
      </w:r>
      <w:proofErr w:type="spellStart"/>
      <w:r w:rsidRPr="00721A18">
        <w:t>als</w:t>
      </w:r>
      <w:proofErr w:type="spellEnd"/>
      <w:r w:rsidRPr="00721A18">
        <w:t xml:space="preserve"> </w:t>
      </w:r>
      <w:proofErr w:type="spellStart"/>
      <w:r w:rsidRPr="00721A18">
        <w:t>Beilage</w:t>
      </w:r>
      <w:proofErr w:type="spellEnd"/>
    </w:p>
    <w:p w14:paraId="4AEB0C24" w14:textId="77777777" w:rsidR="00284FA6" w:rsidRPr="00721A18" w:rsidRDefault="00284FA6">
      <w:pPr>
        <w:pStyle w:val="berschrift1"/>
        <w:numPr>
          <w:ilvl w:val="0"/>
          <w:numId w:val="0"/>
        </w:numPr>
      </w:pPr>
      <w:bookmarkStart w:id="29" w:name="_Toc106022671"/>
      <w:proofErr w:type="spellStart"/>
      <w:r w:rsidRPr="00721A18">
        <w:lastRenderedPageBreak/>
        <w:t>Anhang</w:t>
      </w:r>
      <w:proofErr w:type="spellEnd"/>
      <w:r w:rsidRPr="00721A18">
        <w:t xml:space="preserve"> B: </w:t>
      </w:r>
      <w:proofErr w:type="spellStart"/>
      <w:r w:rsidRPr="00721A18">
        <w:t>Formatvorlagen</w:t>
      </w:r>
      <w:bookmarkEnd w:id="29"/>
      <w:proofErr w:type="spellEnd"/>
    </w:p>
    <w:p w14:paraId="4AEB0C7A" w14:textId="5588CD3D" w:rsidR="00284FA6" w:rsidRPr="00721A18" w:rsidRDefault="00284FA6">
      <w:pPr>
        <w:sectPr w:rsidR="00284FA6" w:rsidRPr="00721A18">
          <w:headerReference w:type="default" r:id="rId14"/>
          <w:headerReference w:type="first" r:id="rId15"/>
          <w:type w:val="continuous"/>
          <w:pgSz w:w="11906" w:h="16838" w:code="9"/>
          <w:pgMar w:top="1418" w:right="1416" w:bottom="1134" w:left="1985" w:header="720" w:footer="720" w:gutter="0"/>
          <w:cols w:space="720"/>
          <w:titlePg/>
        </w:sectPr>
      </w:pPr>
      <w:proofErr w:type="spellStart"/>
      <w:r w:rsidRPr="00721A18">
        <w:t>Nachfolgend</w:t>
      </w:r>
      <w:proofErr w:type="spellEnd"/>
      <w:r w:rsidRPr="00721A18">
        <w:t xml:space="preserve"> </w:t>
      </w:r>
      <w:proofErr w:type="spellStart"/>
      <w:r w:rsidRPr="00721A18">
        <w:t>sind</w:t>
      </w:r>
      <w:proofErr w:type="spellEnd"/>
      <w:r w:rsidRPr="00721A18">
        <w:t xml:space="preserve"> die für die </w:t>
      </w:r>
      <w:proofErr w:type="spellStart"/>
      <w:r w:rsidRPr="00721A18">
        <w:t>Benutzer</w:t>
      </w:r>
      <w:proofErr w:type="spellEnd"/>
      <w:r w:rsidRPr="00721A18">
        <w:t xml:space="preserve"> der </w:t>
      </w:r>
      <w:proofErr w:type="spellStart"/>
      <w:r w:rsidRPr="00721A18">
        <w:t>Dokumentvorlage</w:t>
      </w:r>
      <w:proofErr w:type="spellEnd"/>
      <w:r w:rsidRPr="00721A18">
        <w:t xml:space="preserve"> </w:t>
      </w:r>
      <w:proofErr w:type="spellStart"/>
      <w:r w:rsidRPr="00721A18">
        <w:t>wichtigsten</w:t>
      </w:r>
      <w:proofErr w:type="spellEnd"/>
      <w:r w:rsidRPr="00721A18">
        <w:t xml:space="preserve"> </w:t>
      </w:r>
      <w:proofErr w:type="spellStart"/>
      <w:r w:rsidRPr="00721A18">
        <w:t>Formatvorlagen</w:t>
      </w:r>
      <w:proofErr w:type="spellEnd"/>
      <w:r w:rsidRPr="00721A18">
        <w:t xml:space="preserve"> </w:t>
      </w:r>
      <w:proofErr w:type="spellStart"/>
      <w:r w:rsidRPr="00721A18">
        <w:t>aufgelistet</w:t>
      </w:r>
      <w:proofErr w:type="spellEnd"/>
      <w:r w:rsidRPr="00721A18">
        <w:t xml:space="preserve">. </w:t>
      </w:r>
      <w:proofErr w:type="spellStart"/>
      <w:r w:rsidRPr="00721A18">
        <w:t>Vermerkt</w:t>
      </w:r>
      <w:proofErr w:type="spellEnd"/>
      <w:r w:rsidRPr="00721A18">
        <w:t xml:space="preserve"> </w:t>
      </w:r>
      <w:proofErr w:type="spellStart"/>
      <w:r w:rsidRPr="00721A18">
        <w:t>ist</w:t>
      </w:r>
      <w:proofErr w:type="spellEnd"/>
      <w:r w:rsidRPr="00721A18">
        <w:t xml:space="preserve"> </w:t>
      </w:r>
      <w:proofErr w:type="spellStart"/>
      <w:r w:rsidRPr="00721A18">
        <w:t>jeweils</w:t>
      </w:r>
      <w:proofErr w:type="spellEnd"/>
      <w:r w:rsidRPr="00721A18">
        <w:t xml:space="preserve"> </w:t>
      </w:r>
      <w:proofErr w:type="spellStart"/>
      <w:r w:rsidRPr="00721A18">
        <w:t>auch</w:t>
      </w:r>
      <w:proofErr w:type="spellEnd"/>
      <w:r w:rsidRPr="00721A18">
        <w:t xml:space="preserve"> der </w:t>
      </w:r>
      <w:proofErr w:type="spellStart"/>
      <w:r w:rsidRPr="00721A18">
        <w:t>Zweck</w:t>
      </w:r>
      <w:proofErr w:type="spellEnd"/>
      <w:r w:rsidRPr="00721A18">
        <w:t xml:space="preserve"> der </w:t>
      </w:r>
      <w:proofErr w:type="spellStart"/>
      <w:r w:rsidRPr="00721A18">
        <w:t>Formatvorlage</w:t>
      </w:r>
      <w:proofErr w:type="spellEnd"/>
      <w:r w:rsidRPr="00721A18">
        <w:t xml:space="preserve"> und </w:t>
      </w:r>
      <w:proofErr w:type="spellStart"/>
      <w:r w:rsidRPr="00721A18">
        <w:t>ob</w:t>
      </w:r>
      <w:proofErr w:type="spellEnd"/>
      <w:r w:rsidRPr="00721A18">
        <w:t xml:space="preserve"> es </w:t>
      </w:r>
      <w:proofErr w:type="spellStart"/>
      <w:r w:rsidRPr="00721A18">
        <w:t>sich</w:t>
      </w:r>
      <w:proofErr w:type="spellEnd"/>
      <w:r w:rsidRPr="00721A18">
        <w:t xml:space="preserve"> um </w:t>
      </w:r>
      <w:proofErr w:type="spellStart"/>
      <w:r w:rsidRPr="00721A18">
        <w:t>eine</w:t>
      </w:r>
      <w:proofErr w:type="spellEnd"/>
      <w:r w:rsidRPr="00721A18">
        <w:t xml:space="preserve"> </w:t>
      </w:r>
      <w:proofErr w:type="spellStart"/>
      <w:r w:rsidRPr="00721A18">
        <w:t>neue</w:t>
      </w:r>
      <w:proofErr w:type="spellEnd"/>
      <w:r w:rsidRPr="00721A18">
        <w:t xml:space="preserve"> </w:t>
      </w:r>
      <w:proofErr w:type="spellStart"/>
      <w:r w:rsidRPr="00721A18">
        <w:t>oder</w:t>
      </w:r>
      <w:proofErr w:type="spellEnd"/>
      <w:r w:rsidRPr="00721A18">
        <w:t xml:space="preserve"> </w:t>
      </w:r>
      <w:proofErr w:type="spellStart"/>
      <w:r w:rsidRPr="00721A18">
        <w:t>eine</w:t>
      </w:r>
      <w:proofErr w:type="spellEnd"/>
      <w:r w:rsidRPr="00721A18">
        <w:t xml:space="preserve"> </w:t>
      </w:r>
      <w:proofErr w:type="spellStart"/>
      <w:r w:rsidRPr="00721A18">
        <w:t>modifizierte</w:t>
      </w:r>
      <w:proofErr w:type="spellEnd"/>
      <w:r w:rsidRPr="00721A18">
        <w:t xml:space="preserve"> </w:t>
      </w:r>
      <w:proofErr w:type="spellStart"/>
      <w:r w:rsidRPr="00721A18">
        <w:t>Formatvorlage</w:t>
      </w:r>
      <w:proofErr w:type="spellEnd"/>
      <w:r w:rsidRPr="00721A18">
        <w:t xml:space="preserve"> </w:t>
      </w:r>
      <w:proofErr w:type="spellStart"/>
      <w:r w:rsidRPr="00721A18">
        <w:t>handelt</w:t>
      </w:r>
      <w:proofErr w:type="spellEnd"/>
      <w:r w:rsidRPr="00721A18">
        <w:t>.</w:t>
      </w:r>
    </w:p>
    <w:p w14:paraId="4AEB0C7B" w14:textId="0A7E2369" w:rsidR="00284FA6" w:rsidRPr="00721A18" w:rsidRDefault="005C7085">
      <w:pPr>
        <w:pStyle w:val="berschrift1"/>
        <w:numPr>
          <w:ilvl w:val="0"/>
          <w:numId w:val="0"/>
        </w:numPr>
      </w:pPr>
      <w:bookmarkStart w:id="30" w:name="_Toc106022672"/>
      <w:r w:rsidRPr="00721A18">
        <w:lastRenderedPageBreak/>
        <w:t>Index</w:t>
      </w:r>
      <w:bookmarkEnd w:id="30"/>
    </w:p>
    <w:p w14:paraId="4AEB0C7C" w14:textId="77777777" w:rsidR="00824316" w:rsidRPr="00721A18" w:rsidRDefault="00284FA6">
      <w:pPr>
        <w:rPr>
          <w:noProof/>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6B319686" w14:textId="77777777" w:rsidR="007A47E9" w:rsidRDefault="00B32AE3" w:rsidP="007A47E9">
          <w:pPr>
            <w:pStyle w:val="CitaviBibliographyHeading"/>
          </w:pPr>
          <w:r>
            <w:fldChar w:fldCharType="begin"/>
          </w:r>
          <w:r>
            <w:instrText>ADDIN CitaviBibliography</w:instrText>
          </w:r>
          <w:r>
            <w:fldChar w:fldCharType="separate"/>
          </w:r>
          <w:r w:rsidR="007A47E9">
            <w:t>References</w:t>
          </w:r>
        </w:p>
        <w:p w14:paraId="420D3BD3" w14:textId="77777777" w:rsidR="007A47E9" w:rsidRDefault="007A47E9" w:rsidP="007A47E9">
          <w:pPr>
            <w:pStyle w:val="CitaviBibliographyEntry"/>
          </w:pPr>
          <w:bookmarkStart w:id="31" w:name="_CTVL001bf7be05068d34d3d83f8ebfe6e564de7"/>
          <w:r>
            <w:t>Aggarwal, C. C. (2016).</w:t>
          </w:r>
          <w:bookmarkEnd w:id="31"/>
          <w:r>
            <w:t xml:space="preserve"> </w:t>
          </w:r>
          <w:r w:rsidRPr="007A47E9">
            <w:rPr>
              <w:i/>
            </w:rPr>
            <w:t>Recommender Systems: The Textbook</w:t>
          </w:r>
          <w:r w:rsidRPr="007A47E9">
            <w:t xml:space="preserve">. Cham: Springer International Publishing. </w:t>
          </w:r>
        </w:p>
        <w:p w14:paraId="7A054F55" w14:textId="77777777" w:rsidR="007A47E9" w:rsidRDefault="007A47E9" w:rsidP="007A47E9">
          <w:pPr>
            <w:pStyle w:val="CitaviBibliographyEntry"/>
          </w:pPr>
          <w:bookmarkStart w:id="32" w:name="_CTVL001ef9eb371e62945e8834e93cbf9af643e"/>
          <w:r>
            <w:t>Algorithmia.</w:t>
          </w:r>
          <w:bookmarkEnd w:id="32"/>
          <w:r>
            <w:t xml:space="preserve"> </w:t>
          </w:r>
          <w:r w:rsidRPr="007A47E9">
            <w:rPr>
              <w:i/>
            </w:rPr>
            <w:t>2020 state of enterprise machine learning</w:t>
          </w:r>
          <w:r w:rsidRPr="007A47E9">
            <w:t xml:space="preserve">. Retrieved from https://info.algorithmia.com/hubfs/2019/Whitepapers/The-State-of-Enterprise-ML-2020/Algorithmia_2020_State_of_Enterprise_ML.pdf </w:t>
          </w:r>
        </w:p>
        <w:p w14:paraId="73B7402B" w14:textId="77777777" w:rsidR="007A47E9" w:rsidRDefault="007A47E9" w:rsidP="007A47E9">
          <w:pPr>
            <w:pStyle w:val="CitaviBibliographyEntry"/>
          </w:pPr>
          <w:bookmarkStart w:id="33"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33"/>
          <w:r>
            <w:t xml:space="preserve"> </w:t>
          </w:r>
          <w:proofErr w:type="spellStart"/>
          <w:r w:rsidRPr="007A47E9">
            <w:rPr>
              <w:i/>
            </w:rPr>
            <w:t>Kybernetes</w:t>
          </w:r>
          <w:proofErr w:type="spellEnd"/>
          <w:r w:rsidRPr="007A47E9">
            <w:t xml:space="preserve">, </w:t>
          </w:r>
          <w:r w:rsidRPr="007A47E9">
            <w:rPr>
              <w:i/>
            </w:rPr>
            <w:t>47</w:t>
          </w:r>
          <w:r w:rsidRPr="007A47E9">
            <w:t>(5), 985–1017. https://doi.org/10.1108/K-06-2017-0196</w:t>
          </w:r>
        </w:p>
        <w:p w14:paraId="3BE066E4" w14:textId="77777777" w:rsidR="007A47E9" w:rsidRDefault="007A47E9" w:rsidP="007A47E9">
          <w:pPr>
            <w:pStyle w:val="CitaviBibliographyEntry"/>
          </w:pPr>
          <w:bookmarkStart w:id="34" w:name="_CTVL001b684d2f5565d4f0aaf008928c14fa66d"/>
          <w:r>
            <w:t>Baker, T. (2019).</w:t>
          </w:r>
          <w:bookmarkEnd w:id="34"/>
          <w:r>
            <w:t xml:space="preserve"> </w:t>
          </w:r>
          <w:r w:rsidRPr="007A47E9">
            <w:rPr>
              <w:i/>
            </w:rPr>
            <w:t>Smarter Humans. Smarter Machines.</w:t>
          </w:r>
          <w:r w:rsidRPr="007A47E9">
            <w:t xml:space="preserve"> Retrieved from Refinitiv website: https://www.refinitiv.com/en/resources/special-report/refinitiv-2019-artificial-intelligence-machine-learning-global-study </w:t>
          </w:r>
        </w:p>
        <w:p w14:paraId="58834D95" w14:textId="77777777" w:rsidR="007A47E9" w:rsidRDefault="007A47E9" w:rsidP="007A47E9">
          <w:pPr>
            <w:pStyle w:val="CitaviBibliographyEntry"/>
          </w:pPr>
          <w:bookmarkStart w:id="35"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35"/>
          <w:r>
            <w:t xml:space="preserve"> </w:t>
          </w:r>
          <w:r w:rsidRPr="007A47E9">
            <w:rPr>
              <w:i/>
            </w:rPr>
            <w:t xml:space="preserve">Proceedings of the 23rd ACM SIGKDD International Conference on Knowledge Discovery and Data Mining </w:t>
          </w:r>
          <w:r w:rsidRPr="007A47E9">
            <w:t>(pp. 1387–1395). New York, NY, USA: ACM. https://doi.org/10.1145/3097983.3098021</w:t>
          </w:r>
        </w:p>
        <w:p w14:paraId="1AF6AA98" w14:textId="77777777" w:rsidR="007A47E9" w:rsidRDefault="007A47E9" w:rsidP="007A47E9">
          <w:pPr>
            <w:pStyle w:val="CitaviBibliographyEntry"/>
          </w:pPr>
          <w:bookmarkStart w:id="36" w:name="_CTVL001b47bf1972e3f414bbc935ff06fc7caec"/>
          <w:r>
            <w:t xml:space="preserve">Bennett, J., Lanning, S., &amp; others (2007). The </w:t>
          </w:r>
          <w:proofErr w:type="spellStart"/>
          <w:r>
            <w:t>netflix</w:t>
          </w:r>
          <w:proofErr w:type="spellEnd"/>
          <w:r>
            <w:t xml:space="preserve"> prize. In</w:t>
          </w:r>
          <w:bookmarkEnd w:id="36"/>
          <w:r>
            <w:t xml:space="preserve"> </w:t>
          </w:r>
          <w:r w:rsidRPr="007A47E9">
            <w:rPr>
              <w:i/>
            </w:rPr>
            <w:t xml:space="preserve">Proceedings of KDD cup and workshop. </w:t>
          </w:r>
          <w:r w:rsidRPr="007A47E9">
            <w:t xml:space="preserve">Symposium conducted at the meeting of </w:t>
          </w:r>
          <w:proofErr w:type="spellStart"/>
          <w:r w:rsidRPr="007A47E9">
            <w:t>Citeseer</w:t>
          </w:r>
          <w:proofErr w:type="spellEnd"/>
          <w:r w:rsidRPr="007A47E9">
            <w:t>.</w:t>
          </w:r>
        </w:p>
        <w:p w14:paraId="179D496A" w14:textId="77777777" w:rsidR="007A47E9" w:rsidRDefault="007A47E9" w:rsidP="007A47E9">
          <w:pPr>
            <w:pStyle w:val="CitaviBibliographyEntry"/>
          </w:pPr>
          <w:bookmarkStart w:id="37"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37"/>
          <w:r>
            <w:t xml:space="preserve"> </w:t>
          </w:r>
          <w:r w:rsidRPr="007A47E9">
            <w:rPr>
              <w:i/>
            </w:rPr>
            <w:t>Higher-Order Factorization Machines</w:t>
          </w:r>
          <w:r w:rsidRPr="007A47E9">
            <w:t xml:space="preserve">. Retrieved from http://arxiv.org/pdf/1607.07195v2 </w:t>
          </w:r>
        </w:p>
        <w:p w14:paraId="7EE96134" w14:textId="77777777" w:rsidR="007A47E9" w:rsidRDefault="007A47E9" w:rsidP="007A47E9">
          <w:pPr>
            <w:pStyle w:val="CitaviBibliographyEntry"/>
          </w:pPr>
          <w:bookmarkStart w:id="38"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38"/>
          <w:r>
            <w:t xml:space="preserve"> </w:t>
          </w:r>
          <w:r w:rsidRPr="007A47E9">
            <w:rPr>
              <w:i/>
            </w:rPr>
            <w:t>Polynomial Networks and Factorization Machines: New Insights and Efficient Training Algorithms</w:t>
          </w:r>
          <w:r w:rsidRPr="007A47E9">
            <w:t xml:space="preserve">. Retrieved from http://arxiv.org/pdf/1607.08810v1 </w:t>
          </w:r>
        </w:p>
        <w:p w14:paraId="5D8791ED" w14:textId="77777777" w:rsidR="007A47E9" w:rsidRDefault="007A47E9" w:rsidP="007A47E9">
          <w:pPr>
            <w:pStyle w:val="CitaviBibliographyEntry"/>
          </w:pPr>
          <w:bookmarkStart w:id="39" w:name="_CTVL001fbc9ffd86716462b83884eb5f60782e7"/>
          <w:r>
            <w:t>Cai, L., &amp; Zhu, Y. (2015). The Challenges of Data Quality and Data Quality Assessment in the Big Data Era.</w:t>
          </w:r>
          <w:bookmarkEnd w:id="39"/>
          <w:r>
            <w:t xml:space="preserve"> </w:t>
          </w:r>
          <w:r w:rsidRPr="007A47E9">
            <w:rPr>
              <w:i/>
            </w:rPr>
            <w:t>Data Science Journal</w:t>
          </w:r>
          <w:r w:rsidRPr="007A47E9">
            <w:t xml:space="preserve">, </w:t>
          </w:r>
          <w:r w:rsidRPr="007A47E9">
            <w:rPr>
              <w:i/>
            </w:rPr>
            <w:t>14</w:t>
          </w:r>
          <w:r w:rsidRPr="007A47E9">
            <w:t>(0), 2. https://doi.org/10.5334/dsj-2015-002</w:t>
          </w:r>
        </w:p>
        <w:p w14:paraId="0433DD0E" w14:textId="77777777" w:rsidR="007A47E9" w:rsidRDefault="007A47E9" w:rsidP="007A47E9">
          <w:pPr>
            <w:pStyle w:val="CitaviBibliographyEntry"/>
          </w:pPr>
          <w:bookmarkStart w:id="40" w:name="_CTVL0012e1b3234f86f45b88caca3262c856813"/>
          <w:proofErr w:type="spellStart"/>
          <w:r>
            <w:t>Charniak</w:t>
          </w:r>
          <w:proofErr w:type="spellEnd"/>
          <w:r>
            <w:t>, E. (2019).</w:t>
          </w:r>
          <w:bookmarkEnd w:id="40"/>
          <w:r>
            <w:t xml:space="preserve"> </w:t>
          </w:r>
          <w:r w:rsidRPr="007A47E9">
            <w:rPr>
              <w:i/>
            </w:rPr>
            <w:t>Introduction to Deep Learning</w:t>
          </w:r>
          <w:r w:rsidRPr="007A47E9">
            <w:t xml:space="preserve">. The MIT Press. </w:t>
          </w:r>
        </w:p>
        <w:p w14:paraId="2D55B3AF" w14:textId="77777777" w:rsidR="007A47E9" w:rsidRDefault="007A47E9" w:rsidP="007A47E9">
          <w:pPr>
            <w:pStyle w:val="CitaviBibliographyEntry"/>
          </w:pPr>
          <w:bookmarkStart w:id="41"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41"/>
          <w:r>
            <w:t xml:space="preserve"> </w:t>
          </w:r>
          <w:r w:rsidRPr="007A47E9">
            <w:rPr>
              <w:i/>
            </w:rPr>
            <w:t>Radiology</w:t>
          </w:r>
          <w:r w:rsidRPr="007A47E9">
            <w:t xml:space="preserve">, </w:t>
          </w:r>
          <w:r w:rsidRPr="007A47E9">
            <w:rPr>
              <w:i/>
            </w:rPr>
            <w:t>288</w:t>
          </w:r>
          <w:r w:rsidRPr="007A47E9">
            <w:t>(2), 318–328. https://doi.org/10.1148/radiol.2018171820</w:t>
          </w:r>
        </w:p>
        <w:p w14:paraId="2BA0CCDF" w14:textId="77777777" w:rsidR="007A47E9" w:rsidRDefault="007A47E9" w:rsidP="007A47E9">
          <w:pPr>
            <w:pStyle w:val="CitaviBibliographyEntry"/>
          </w:pPr>
          <w:bookmarkStart w:id="42" w:name="_CTVL00197902646bc564eaaa19ebaba329abb2e"/>
          <w:r>
            <w:t xml:space="preserve">Chui, M., Hall, B., Singla, A., &amp; </w:t>
          </w:r>
          <w:proofErr w:type="spellStart"/>
          <w:r>
            <w:t>Sukharevsky</w:t>
          </w:r>
          <w:proofErr w:type="spellEnd"/>
          <w:r>
            <w:t>, A. (2021, December 8).</w:t>
          </w:r>
          <w:bookmarkEnd w:id="42"/>
          <w:r>
            <w:t xml:space="preserve"> </w:t>
          </w:r>
          <w:r w:rsidRPr="007A47E9">
            <w:rPr>
              <w:i/>
            </w:rPr>
            <w:t>The state of AI in 2021</w:t>
          </w:r>
          <w:r w:rsidRPr="007A47E9">
            <w:t xml:space="preserve">. Retrieved from McKinsey website: https://www.mckinsey.com/business-functions/quantumblack/our-insights/global-survey-the-state-of-ai-in-2021 </w:t>
          </w:r>
        </w:p>
        <w:p w14:paraId="6982FC4C" w14:textId="77777777" w:rsidR="007A47E9" w:rsidRDefault="007A47E9" w:rsidP="007A47E9">
          <w:pPr>
            <w:pStyle w:val="CitaviBibliographyEntry"/>
          </w:pPr>
          <w:bookmarkStart w:id="43" w:name="_CTVL00149778e4f4dd14bdcaf583e52ef68d592"/>
          <w:r>
            <w:t>Columbus, L. (2017, July 9). McKinsey's State Of Machine Learning And AI, 2017.</w:t>
          </w:r>
          <w:bookmarkEnd w:id="43"/>
          <w:r>
            <w:t xml:space="preserve"> </w:t>
          </w:r>
          <w:r w:rsidRPr="007A47E9">
            <w:rPr>
              <w:i/>
            </w:rPr>
            <w:t>Forbes</w:t>
          </w:r>
          <w:r w:rsidRPr="007A47E9">
            <w:t>. Retrieved from https://www.forbes.com/sites/louiscolumbus/2017/07/09/mckinseys-state-of-machine-learning-and-ai-2017/?sh=63414b1b75b6</w:t>
          </w:r>
        </w:p>
        <w:p w14:paraId="34B74A13" w14:textId="77777777" w:rsidR="007A47E9" w:rsidRDefault="007A47E9" w:rsidP="007A47E9">
          <w:pPr>
            <w:pStyle w:val="CitaviBibliographyEntry"/>
          </w:pPr>
          <w:bookmarkStart w:id="44" w:name="_CTVL001c55ccbf27da94b1286e464e0afcaef5b"/>
          <w:r>
            <w:lastRenderedPageBreak/>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44"/>
          <w:r>
            <w:t xml:space="preserve"> </w:t>
          </w:r>
          <w:r w:rsidRPr="007A47E9">
            <w:rPr>
              <w:i/>
            </w:rPr>
            <w:t xml:space="preserve">Proceedings of the 10th ACM Conference on Recommender Systems </w:t>
          </w:r>
          <w:r w:rsidRPr="007A47E9">
            <w:t>(pp. 191–198). New York, NY, USA: ACM. https://doi.org/10.1145/2959100.2959190</w:t>
          </w:r>
        </w:p>
        <w:p w14:paraId="0A897F45" w14:textId="77777777" w:rsidR="007A47E9" w:rsidRDefault="007A47E9" w:rsidP="007A47E9">
          <w:pPr>
            <w:pStyle w:val="CitaviBibliographyEntry"/>
          </w:pPr>
          <w:bookmarkStart w:id="45"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45"/>
          <w:r>
            <w:t xml:space="preserve"> </w:t>
          </w:r>
          <w:r w:rsidRPr="007A47E9">
            <w:rPr>
              <w:i/>
            </w:rPr>
            <w:t>ACM Transactions on Information Systems</w:t>
          </w:r>
          <w:r w:rsidRPr="007A47E9">
            <w:t xml:space="preserve">, </w:t>
          </w:r>
          <w:r w:rsidRPr="007A47E9">
            <w:rPr>
              <w:i/>
            </w:rPr>
            <w:t>39</w:t>
          </w:r>
          <w:r w:rsidRPr="007A47E9">
            <w:t>(2), 1–49. https://doi.org/10.1145/3434185</w:t>
          </w:r>
        </w:p>
        <w:p w14:paraId="57C3E3A7" w14:textId="77777777" w:rsidR="007A47E9" w:rsidRDefault="007A47E9" w:rsidP="007A47E9">
          <w:pPr>
            <w:pStyle w:val="CitaviBibliographyEntry"/>
          </w:pPr>
          <w:bookmarkStart w:id="46"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46"/>
          <w:r>
            <w:t xml:space="preserve"> </w:t>
          </w:r>
          <w:r w:rsidRPr="007A47E9">
            <w:rPr>
              <w:i/>
            </w:rPr>
            <w:t xml:space="preserve">Proceedings of the 8th ACM conference on Electronic commerce - EC '07 </w:t>
          </w:r>
          <w:r w:rsidRPr="007A47E9">
            <w:t>(p. 192). New York, New York, USA: ACM Press. https://doi.org/10.1145/1250910.1250939</w:t>
          </w:r>
        </w:p>
        <w:p w14:paraId="6C0D7C6F" w14:textId="77777777" w:rsidR="007A47E9" w:rsidRDefault="007A47E9" w:rsidP="007A47E9">
          <w:pPr>
            <w:pStyle w:val="CitaviBibliographyEntry"/>
          </w:pPr>
          <w:bookmarkStart w:id="47" w:name="_CTVL0018d4fed8a98654daeb3548ca922cf243c"/>
          <w:r>
            <w:t>GOODFELLOW, I., BENGIO, Y., &amp; COURVILLE, A. (2016).</w:t>
          </w:r>
          <w:bookmarkEnd w:id="47"/>
          <w:r>
            <w:t xml:space="preserve"> </w:t>
          </w:r>
          <w:r w:rsidRPr="007A47E9">
            <w:rPr>
              <w:i/>
            </w:rPr>
            <w:t>Deep learning</w:t>
          </w:r>
          <w:r w:rsidRPr="007A47E9">
            <w:t xml:space="preserve">. </w:t>
          </w:r>
          <w:r w:rsidRPr="007A47E9">
            <w:rPr>
              <w:i/>
            </w:rPr>
            <w:t>Adaptive computation and machine learning series</w:t>
          </w:r>
          <w:r w:rsidRPr="007A47E9">
            <w:t xml:space="preserve">. Cambridge, Massachusetts, London: MIT Press. </w:t>
          </w:r>
        </w:p>
        <w:p w14:paraId="520D0D2B" w14:textId="77777777" w:rsidR="007A47E9" w:rsidRDefault="007A47E9" w:rsidP="007A47E9">
          <w:pPr>
            <w:pStyle w:val="CitaviBibliographyEntry"/>
          </w:pPr>
          <w:bookmarkStart w:id="48" w:name="_CTVL0011990eb52702640a18329744adeb86831"/>
          <w:r>
            <w:t>Google LLC. TFRS Releases. Retrieved from https://github.com/tensorflow/recommenders/releases?page=2</w:t>
          </w:r>
        </w:p>
        <w:p w14:paraId="004F49B2" w14:textId="77777777" w:rsidR="007A47E9" w:rsidRDefault="007A47E9" w:rsidP="007A47E9">
          <w:pPr>
            <w:pStyle w:val="CitaviBibliographyEntry"/>
          </w:pPr>
          <w:bookmarkStart w:id="49" w:name="_CTVL001a3fedc94349543e1aabaee1c8b8fb527"/>
          <w:bookmarkEnd w:id="48"/>
          <w:r>
            <w:t>Google LLC. TFX Releases. Retrieved from https://github.com/tensorflow/tfx/releases?page=8</w:t>
          </w:r>
        </w:p>
        <w:p w14:paraId="12E43A57" w14:textId="77777777" w:rsidR="007A47E9" w:rsidRDefault="007A47E9" w:rsidP="007A47E9">
          <w:pPr>
            <w:pStyle w:val="CitaviBibliographyEntry"/>
          </w:pPr>
          <w:bookmarkStart w:id="50" w:name="_CTVL001881c7646beae441ba2aedcf0fc087258"/>
          <w:bookmarkEnd w:id="49"/>
          <w:r>
            <w:t>Google LLC (2021). Collaborative Filtering. Retrieved from https://developers.google.com/machine-learning/recommendation/collaborative/basics</w:t>
          </w:r>
        </w:p>
        <w:p w14:paraId="4C0D2FD1" w14:textId="77777777" w:rsidR="007A47E9" w:rsidRDefault="007A47E9" w:rsidP="007A47E9">
          <w:pPr>
            <w:pStyle w:val="CitaviBibliographyEntry"/>
          </w:pPr>
          <w:bookmarkStart w:id="51" w:name="_CTVL00166b3fcf554834f10a86ad93e3792bcdc"/>
          <w:bookmarkEnd w:id="50"/>
          <w:r>
            <w:t>Google LLC (2022). Using TensorFlow Recommenders with TFX. Retrieved from https://www.tensorflow.org/recommenders/examples/ranking_tfx</w:t>
          </w:r>
        </w:p>
        <w:p w14:paraId="439840D3" w14:textId="77777777" w:rsidR="007A47E9" w:rsidRDefault="007A47E9" w:rsidP="007A47E9">
          <w:pPr>
            <w:pStyle w:val="CitaviBibliographyEntry"/>
          </w:pPr>
          <w:bookmarkStart w:id="52" w:name="_CTVL001f1232ab5da244beab53e817bc0746eef"/>
          <w:bookmarkEnd w:id="51"/>
          <w:r>
            <w:t>Gurney, K. (2014).</w:t>
          </w:r>
          <w:bookmarkEnd w:id="52"/>
          <w:r>
            <w:t xml:space="preserve"> </w:t>
          </w:r>
          <w:r w:rsidRPr="007A47E9">
            <w:rPr>
              <w:i/>
            </w:rPr>
            <w:t>An Introduction to Neural Networks</w:t>
          </w:r>
          <w:r w:rsidRPr="007A47E9">
            <w:t xml:space="preserve">. Hoboken: CRC Press. </w:t>
          </w:r>
        </w:p>
        <w:p w14:paraId="79F075D9" w14:textId="77777777" w:rsidR="007A47E9" w:rsidRDefault="007A47E9" w:rsidP="007A47E9">
          <w:pPr>
            <w:pStyle w:val="CitaviBibliographyEntry"/>
          </w:pPr>
          <w:bookmarkStart w:id="53" w:name="_CTVL0010b9917081b69417498147edab6f32c00"/>
          <w:proofErr w:type="spellStart"/>
          <w:r>
            <w:t>Hanin</w:t>
          </w:r>
          <w:proofErr w:type="spellEnd"/>
          <w:r>
            <w:t>, B. (2019). Universal Function Approximation by Deep Neural Nets with Bounded Width and ReLU Activations.</w:t>
          </w:r>
          <w:bookmarkEnd w:id="53"/>
          <w:r>
            <w:t xml:space="preserve"> </w:t>
          </w:r>
          <w:r w:rsidRPr="007A47E9">
            <w:rPr>
              <w:i/>
            </w:rPr>
            <w:t>Mathematics</w:t>
          </w:r>
          <w:r w:rsidRPr="007A47E9">
            <w:t xml:space="preserve">, </w:t>
          </w:r>
          <w:r w:rsidRPr="007A47E9">
            <w:rPr>
              <w:i/>
            </w:rPr>
            <w:t>7</w:t>
          </w:r>
          <w:r w:rsidRPr="007A47E9">
            <w:t>(10), 992. https://doi.org/10.3390/math7100992</w:t>
          </w:r>
        </w:p>
        <w:p w14:paraId="5A982A2D" w14:textId="77777777" w:rsidR="007A47E9" w:rsidRDefault="007A47E9" w:rsidP="007A47E9">
          <w:pPr>
            <w:pStyle w:val="CitaviBibliographyEntry"/>
          </w:pPr>
          <w:bookmarkStart w:id="54" w:name="_CTVL00136b8502ded834304baa155db44b47126"/>
          <w:r>
            <w:t xml:space="preserve">Harper, F. M., &amp; </w:t>
          </w:r>
          <w:proofErr w:type="spellStart"/>
          <w:r>
            <w:t>Konstan</w:t>
          </w:r>
          <w:proofErr w:type="spellEnd"/>
          <w:r>
            <w:t>, J. A. (2016). The MovieLens Datasets.</w:t>
          </w:r>
          <w:bookmarkEnd w:id="54"/>
          <w:r>
            <w:t xml:space="preserve"> </w:t>
          </w:r>
          <w:r w:rsidRPr="007A47E9">
            <w:rPr>
              <w:i/>
            </w:rPr>
            <w:t>ACM Transactions on Interactive Intelligent Systems</w:t>
          </w:r>
          <w:r w:rsidRPr="007A47E9">
            <w:t xml:space="preserve">, </w:t>
          </w:r>
          <w:r w:rsidRPr="007A47E9">
            <w:rPr>
              <w:i/>
            </w:rPr>
            <w:t>5</w:t>
          </w:r>
          <w:r w:rsidRPr="007A47E9">
            <w:t>(4), 1–19. https://doi.org/10.1145/2827872</w:t>
          </w:r>
        </w:p>
        <w:p w14:paraId="4A519702" w14:textId="77777777" w:rsidR="007A47E9" w:rsidRDefault="007A47E9" w:rsidP="007A47E9">
          <w:pPr>
            <w:pStyle w:val="CitaviBibliographyEntry"/>
          </w:pPr>
          <w:bookmarkStart w:id="55" w:name="_CTVL001cbf109a3b5f343beb3a89a206939a584"/>
          <w:r>
            <w:t>Heaton, J. (2012).</w:t>
          </w:r>
          <w:bookmarkEnd w:id="55"/>
          <w:r>
            <w:t xml:space="preserve"> </w:t>
          </w:r>
          <w:r w:rsidRPr="007A47E9">
            <w:rPr>
              <w:i/>
            </w:rPr>
            <w:t>Introduction to the Math of Neural Networks</w:t>
          </w:r>
          <w:r w:rsidRPr="007A47E9">
            <w:t xml:space="preserve">. Heaton Research. </w:t>
          </w:r>
        </w:p>
        <w:p w14:paraId="6EA27AC5" w14:textId="77777777" w:rsidR="007A47E9" w:rsidRDefault="007A47E9" w:rsidP="007A47E9">
          <w:pPr>
            <w:pStyle w:val="CitaviBibliographyEntry"/>
          </w:pPr>
          <w:bookmarkStart w:id="56" w:name="_CTVL0010daafa33d72a4042bead89db40d7ec70"/>
          <w:r>
            <w:t>Hevner, March, Park, &amp; Ram (2004). Design Science in Information Systems Research.</w:t>
          </w:r>
          <w:bookmarkEnd w:id="56"/>
          <w:r>
            <w:t xml:space="preserve"> </w:t>
          </w:r>
          <w:r w:rsidRPr="007A47E9">
            <w:rPr>
              <w:i/>
            </w:rPr>
            <w:t>MIS Quarterly</w:t>
          </w:r>
          <w:r w:rsidRPr="007A47E9">
            <w:t xml:space="preserve">, </w:t>
          </w:r>
          <w:r w:rsidRPr="007A47E9">
            <w:rPr>
              <w:i/>
            </w:rPr>
            <w:t>28</w:t>
          </w:r>
          <w:r w:rsidRPr="007A47E9">
            <w:t>(1), 75. https://doi.org/10.2307/25148625</w:t>
          </w:r>
        </w:p>
        <w:p w14:paraId="32C11CDE" w14:textId="77777777" w:rsidR="007A47E9" w:rsidRDefault="007A47E9" w:rsidP="007A47E9">
          <w:pPr>
            <w:pStyle w:val="CitaviBibliographyEntry"/>
          </w:pPr>
          <w:bookmarkStart w:id="57" w:name="_CTVL0017cad381a320f42cba9baf9c17761c6c5"/>
          <w:r>
            <w:t>Hevner, A. (2007). A Three Cycle View of Design Science Research.</w:t>
          </w:r>
          <w:bookmarkEnd w:id="57"/>
          <w:r>
            <w:t xml:space="preserve"> </w:t>
          </w:r>
          <w:r w:rsidRPr="007A47E9">
            <w:rPr>
              <w:i/>
            </w:rPr>
            <w:t>Scandinavian Journal of Information Systems</w:t>
          </w:r>
          <w:r w:rsidRPr="007A47E9">
            <w:t xml:space="preserve">, </w:t>
          </w:r>
          <w:r w:rsidRPr="007A47E9">
            <w:rPr>
              <w:i/>
            </w:rPr>
            <w:t>19</w:t>
          </w:r>
          <w:r w:rsidRPr="007A47E9">
            <w:t>.</w:t>
          </w:r>
        </w:p>
        <w:p w14:paraId="58529F6E" w14:textId="77777777" w:rsidR="007A47E9" w:rsidRDefault="007A47E9" w:rsidP="007A47E9">
          <w:pPr>
            <w:pStyle w:val="CitaviBibliographyEntry"/>
          </w:pPr>
          <w:bookmarkStart w:id="58" w:name="_CTVL00110b37f8f93e242b18b6a9f2679d528d6"/>
          <w:r>
            <w:t>Hevner, A., &amp; Chatterjee, S. (Eds.) (2010).</w:t>
          </w:r>
          <w:bookmarkEnd w:id="58"/>
          <w:r>
            <w:t xml:space="preserve"> </w:t>
          </w:r>
          <w:r w:rsidRPr="007A47E9">
            <w:rPr>
              <w:i/>
            </w:rPr>
            <w:t>Integrated Series in Information Systems</w:t>
          </w:r>
          <w:r w:rsidRPr="007A47E9">
            <w:t xml:space="preserve">. </w:t>
          </w:r>
          <w:r w:rsidRPr="007A47E9">
            <w:rPr>
              <w:i/>
            </w:rPr>
            <w:t>Design Research in Information Systems</w:t>
          </w:r>
          <w:r w:rsidRPr="007A47E9">
            <w:t>. Boston, MA: Springer US. https://doi.org/10.1007/978-1-4419-5653-8</w:t>
          </w:r>
        </w:p>
        <w:p w14:paraId="395B471E" w14:textId="77777777" w:rsidR="007A47E9" w:rsidRDefault="007A47E9" w:rsidP="007A47E9">
          <w:pPr>
            <w:pStyle w:val="CitaviBibliographyEntry"/>
          </w:pPr>
          <w:bookmarkStart w:id="59" w:name="_CTVL0010e9ec149535d4289a0b8d4561bb086da"/>
          <w:r>
            <w:lastRenderedPageBreak/>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59"/>
          <w:r>
            <w:t xml:space="preserve"> </w:t>
          </w:r>
          <w:r w:rsidRPr="007A47E9">
            <w:rPr>
              <w:i/>
            </w:rPr>
            <w:t>Improving neural networks by preventing co-adaptation of feature detectors</w:t>
          </w:r>
          <w:r w:rsidRPr="007A47E9">
            <w:t xml:space="preserve">. Retrieved from http://arxiv.org/pdf/1207.0580v1 </w:t>
          </w:r>
        </w:p>
        <w:p w14:paraId="1A823E37" w14:textId="77777777" w:rsidR="007A47E9" w:rsidRDefault="007A47E9" w:rsidP="007A47E9">
          <w:pPr>
            <w:pStyle w:val="CitaviBibliographyEntry"/>
          </w:pPr>
          <w:bookmarkStart w:id="60" w:name="_CTVL00193be1fd5b33945d7a9e331c0c218d643"/>
          <w:r>
            <w:t>Huang, T., She, Q., Wang, Z., &amp; Zhang, J. (2020, July 6).</w:t>
          </w:r>
          <w:bookmarkEnd w:id="60"/>
          <w:r>
            <w:t xml:space="preserve"> </w:t>
          </w:r>
          <w:proofErr w:type="spellStart"/>
          <w:r w:rsidRPr="007A47E9">
            <w:rPr>
              <w:i/>
            </w:rPr>
            <w:t>GateNet</w:t>
          </w:r>
          <w:proofErr w:type="spellEnd"/>
          <w:r w:rsidRPr="007A47E9">
            <w:rPr>
              <w:i/>
            </w:rPr>
            <w:t>: Gating-Enhanced Deep Network for Click-Through Rate Prediction</w:t>
          </w:r>
          <w:r w:rsidRPr="007A47E9">
            <w:t xml:space="preserve">. Retrieved from http://arxiv.org/pdf/2007.03519v1 </w:t>
          </w:r>
        </w:p>
        <w:p w14:paraId="03AC8181" w14:textId="77777777" w:rsidR="007A47E9" w:rsidRDefault="007A47E9" w:rsidP="007A47E9">
          <w:pPr>
            <w:pStyle w:val="CitaviBibliographyEntry"/>
          </w:pPr>
          <w:bookmarkStart w:id="61"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61"/>
          <w:r>
            <w:t xml:space="preserve"> </w:t>
          </w:r>
          <w:r w:rsidRPr="007A47E9">
            <w:rPr>
              <w:i/>
            </w:rPr>
            <w:t xml:space="preserve">Recommender Systems Handbook </w:t>
          </w:r>
          <w:r w:rsidRPr="007A47E9">
            <w:t>(pp. 519–546). New York, NY: Springer US. https://doi.org/10.1007/978-1-0716-2197-4_14</w:t>
          </w:r>
        </w:p>
        <w:p w14:paraId="7BEA562C" w14:textId="77777777" w:rsidR="007A47E9" w:rsidRDefault="007A47E9" w:rsidP="007A47E9">
          <w:pPr>
            <w:pStyle w:val="CitaviBibliographyEntry"/>
          </w:pPr>
          <w:bookmarkStart w:id="62" w:name="_CTVL0010b83f2565e124d86b611987ebec659a4"/>
          <w:r>
            <w:t>Jordan, M. I., &amp; Mitchell, T. M. (2015). Machine learning: Trends, perspectives, and prospects.</w:t>
          </w:r>
          <w:bookmarkEnd w:id="62"/>
          <w:r>
            <w:t xml:space="preserve"> </w:t>
          </w:r>
          <w:r w:rsidRPr="007A47E9">
            <w:rPr>
              <w:i/>
            </w:rPr>
            <w:t>Science (New York, N.Y.)</w:t>
          </w:r>
          <w:r w:rsidRPr="007A47E9">
            <w:t xml:space="preserve">, </w:t>
          </w:r>
          <w:r w:rsidRPr="007A47E9">
            <w:rPr>
              <w:i/>
            </w:rPr>
            <w:t>349</w:t>
          </w:r>
          <w:r w:rsidRPr="007A47E9">
            <w:t>(6245), 255–260. https://doi.org/10.1126/science.aaa8415</w:t>
          </w:r>
        </w:p>
        <w:p w14:paraId="695D7D94" w14:textId="77777777" w:rsidR="007A47E9" w:rsidRDefault="007A47E9" w:rsidP="007A47E9">
          <w:pPr>
            <w:pStyle w:val="CitaviBibliographyEntry"/>
          </w:pPr>
          <w:bookmarkStart w:id="63"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63"/>
          <w:r>
            <w:t xml:space="preserve"> </w:t>
          </w:r>
          <w:r w:rsidRPr="007A47E9">
            <w:rPr>
              <w:i/>
            </w:rPr>
            <w:t xml:space="preserve">Lecture Notes in Electrical Engineering. Information Science and Applications (ICISA) 2016 </w:t>
          </w:r>
          <w:r w:rsidRPr="007A47E9">
            <w:t>(Vol. 376, pp. 1179–1189). Singapore: Springer Singapore. https://doi.org/10.1007/978-981-10-0557-2_112</w:t>
          </w:r>
        </w:p>
        <w:p w14:paraId="362F3BF6" w14:textId="77777777" w:rsidR="007A47E9" w:rsidRDefault="007A47E9" w:rsidP="007A47E9">
          <w:pPr>
            <w:pStyle w:val="CitaviBibliographyEntry"/>
          </w:pPr>
          <w:bookmarkStart w:id="64" w:name="_CTVL001e09816deb52c493f9f6555c38fa8d5d7"/>
          <w:proofErr w:type="spellStart"/>
          <w:r>
            <w:t>Koren</w:t>
          </w:r>
          <w:proofErr w:type="spellEnd"/>
          <w:r>
            <w:t xml:space="preserve">, Y. (2009). The </w:t>
          </w:r>
          <w:proofErr w:type="spellStart"/>
          <w:r>
            <w:t>bellkor</w:t>
          </w:r>
          <w:proofErr w:type="spellEnd"/>
          <w:r>
            <w:t xml:space="preserve"> solution to the </w:t>
          </w:r>
          <w:proofErr w:type="spellStart"/>
          <w:r>
            <w:t>netflix</w:t>
          </w:r>
          <w:proofErr w:type="spellEnd"/>
          <w:r>
            <w:t xml:space="preserve"> grand prize.</w:t>
          </w:r>
          <w:bookmarkEnd w:id="64"/>
          <w:r>
            <w:t xml:space="preserve"> </w:t>
          </w:r>
          <w:r w:rsidRPr="007A47E9">
            <w:rPr>
              <w:i/>
            </w:rPr>
            <w:t>Netflix Prize Documentation</w:t>
          </w:r>
          <w:r w:rsidRPr="007A47E9">
            <w:t xml:space="preserve">, </w:t>
          </w:r>
          <w:r w:rsidRPr="007A47E9">
            <w:rPr>
              <w:i/>
            </w:rPr>
            <w:t>81</w:t>
          </w:r>
          <w:r w:rsidRPr="007A47E9">
            <w:t>(2009), 1–10.</w:t>
          </w:r>
        </w:p>
        <w:p w14:paraId="6D3B594A" w14:textId="77777777" w:rsidR="007A47E9" w:rsidRDefault="007A47E9" w:rsidP="007A47E9">
          <w:pPr>
            <w:pStyle w:val="CitaviBibliographyEntry"/>
          </w:pPr>
          <w:bookmarkStart w:id="65"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65"/>
          <w:r>
            <w:t xml:space="preserve"> </w:t>
          </w:r>
          <w:r w:rsidRPr="007A47E9">
            <w:rPr>
              <w:i/>
            </w:rPr>
            <w:t>Computer</w:t>
          </w:r>
          <w:r w:rsidRPr="007A47E9">
            <w:t xml:space="preserve">, </w:t>
          </w:r>
          <w:r w:rsidRPr="007A47E9">
            <w:rPr>
              <w:i/>
            </w:rPr>
            <w:t>42</w:t>
          </w:r>
          <w:r w:rsidRPr="007A47E9">
            <w:t>(8), 30–37.</w:t>
          </w:r>
        </w:p>
        <w:p w14:paraId="775AEA49" w14:textId="77777777" w:rsidR="007A47E9" w:rsidRDefault="007A47E9" w:rsidP="007A47E9">
          <w:pPr>
            <w:pStyle w:val="CitaviBibliographyEntry"/>
          </w:pPr>
          <w:bookmarkStart w:id="66"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66"/>
          <w:r>
            <w:t xml:space="preserve"> </w:t>
          </w:r>
          <w:r w:rsidRPr="007A47E9">
            <w:rPr>
              <w:i/>
            </w:rPr>
            <w:t xml:space="preserve">Recommender Systems Handbook </w:t>
          </w:r>
          <w:r w:rsidRPr="007A47E9">
            <w:t>(pp. 91–142). New York, NY: Springer US. https://doi.org/10.1007/978-1-0716-2197-4_3</w:t>
          </w:r>
        </w:p>
        <w:p w14:paraId="335AF25E" w14:textId="77777777" w:rsidR="007A47E9" w:rsidRDefault="007A47E9" w:rsidP="007A47E9">
          <w:pPr>
            <w:pStyle w:val="CitaviBibliographyEntry"/>
          </w:pPr>
          <w:bookmarkStart w:id="67" w:name="_CTVL00187cf55c5ac384f3fb06d168d5d1a6e17"/>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67"/>
          <w:r>
            <w:t xml:space="preserve"> </w:t>
          </w:r>
          <w:r w:rsidRPr="007A47E9">
            <w:rPr>
              <w:i/>
            </w:rPr>
            <w:t xml:space="preserve">Advances in Neural Information Processing Systems </w:t>
          </w:r>
          <w:r w:rsidRPr="007A47E9">
            <w:t>(Vol. 2). Morgan-Kaufmann. Retrieved from https://proceedings.neurips.cc/paper/1989/file/53c3bce66e43be4f209556518c2fcb54-Paper.pdf</w:t>
          </w:r>
        </w:p>
        <w:p w14:paraId="6393352E" w14:textId="77777777" w:rsidR="007A47E9" w:rsidRDefault="007A47E9" w:rsidP="007A47E9">
          <w:pPr>
            <w:pStyle w:val="CitaviBibliographyEntry"/>
          </w:pPr>
          <w:bookmarkStart w:id="68" w:name="_CTVL001218861bc42aa479cad09dcbe4c912b05"/>
          <w:r>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68"/>
          <w:r>
            <w:t xml:space="preserve"> </w:t>
          </w:r>
          <w:r w:rsidRPr="007A47E9">
            <w:rPr>
              <w:i/>
            </w:rPr>
            <w:t xml:space="preserve">Proceedings of the 24th ACM SIGKDD International Conference on Knowledge Discovery &amp; Data Mining </w:t>
          </w:r>
          <w:r w:rsidRPr="007A47E9">
            <w:t>(pp. 1754–1763). New York, NY, USA: ACM. https://doi.org/10.1145/3219819.3220023</w:t>
          </w:r>
        </w:p>
        <w:p w14:paraId="2F3F11C3" w14:textId="77777777" w:rsidR="007A47E9" w:rsidRDefault="007A47E9" w:rsidP="007A47E9">
          <w:pPr>
            <w:pStyle w:val="CitaviBibliographyEntry"/>
          </w:pPr>
          <w:bookmarkStart w:id="69" w:name="_CTVL001907f684504304dfda8468f963615ced1"/>
          <w:proofErr w:type="spellStart"/>
          <w:r>
            <w:t>Loehlin</w:t>
          </w:r>
          <w:proofErr w:type="spellEnd"/>
          <w:r>
            <w:t xml:space="preserve">, J. C., &amp; </w:t>
          </w:r>
          <w:proofErr w:type="spellStart"/>
          <w:r>
            <w:t>Beaujean</w:t>
          </w:r>
          <w:proofErr w:type="spellEnd"/>
          <w:r>
            <w:t>, A. A. (2017).</w:t>
          </w:r>
          <w:bookmarkEnd w:id="69"/>
          <w:r>
            <w:t xml:space="preserve"> </w:t>
          </w:r>
          <w:r w:rsidRPr="007A47E9">
            <w:rPr>
              <w:i/>
            </w:rPr>
            <w:t>Latent variable models: An introduction to factor, path, and structural equation analysis</w:t>
          </w:r>
          <w:r w:rsidRPr="007A47E9">
            <w:t xml:space="preserve"> (5. ed.). New York: Routledge. </w:t>
          </w:r>
        </w:p>
        <w:p w14:paraId="0C625044" w14:textId="77777777" w:rsidR="007A47E9" w:rsidRDefault="007A47E9" w:rsidP="007A47E9">
          <w:pPr>
            <w:pStyle w:val="CitaviBibliographyEntry"/>
          </w:pPr>
          <w:bookmarkStart w:id="70" w:name="_CTVL001fbc0401ba2d940d2a5b055a605ddb8ca"/>
          <w:r>
            <w:lastRenderedPageBreak/>
            <w:t>Lu, J., Liu, A., Dong, F., Gu, F., Gama, J., &amp; Zhang, G. (2018). Learning under Concept Drift: A Review.</w:t>
          </w:r>
          <w:bookmarkEnd w:id="70"/>
          <w:r>
            <w:t xml:space="preserve"> </w:t>
          </w:r>
          <w:r w:rsidRPr="007A47E9">
            <w:rPr>
              <w:i/>
            </w:rPr>
            <w:t>IEEE Transactions on Knowledge and Data Engineering</w:t>
          </w:r>
          <w:r w:rsidRPr="007A47E9">
            <w:t>, 1. https://doi.org/10.1109/TKDE.2018.2876857</w:t>
          </w:r>
        </w:p>
        <w:p w14:paraId="3DC1B68B" w14:textId="77777777" w:rsidR="007A47E9" w:rsidRDefault="007A47E9" w:rsidP="007A47E9">
          <w:pPr>
            <w:pStyle w:val="CitaviBibliographyEntry"/>
          </w:pPr>
          <w:bookmarkStart w:id="71"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71"/>
          <w:r>
            <w:t xml:space="preserve"> </w:t>
          </w:r>
          <w:r w:rsidRPr="007A47E9">
            <w:rPr>
              <w:i/>
            </w:rPr>
            <w:t>Physics Reports</w:t>
          </w:r>
          <w:r w:rsidRPr="007A47E9">
            <w:t xml:space="preserve">, </w:t>
          </w:r>
          <w:r w:rsidRPr="007A47E9">
            <w:rPr>
              <w:i/>
            </w:rPr>
            <w:t>519</w:t>
          </w:r>
          <w:r w:rsidRPr="007A47E9">
            <w:t>(1), 1–49. https://doi.org/10.1016/j.physrep.2012.02.006</w:t>
          </w:r>
        </w:p>
        <w:p w14:paraId="7BDC5F4E" w14:textId="77777777" w:rsidR="007A47E9" w:rsidRDefault="007A47E9" w:rsidP="007A47E9">
          <w:pPr>
            <w:pStyle w:val="CitaviBibliographyEntry"/>
          </w:pPr>
          <w:bookmarkStart w:id="72"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72"/>
          <w:r>
            <w:t xml:space="preserve"> </w:t>
          </w:r>
          <w:r w:rsidRPr="007A47E9">
            <w:rPr>
              <w:i/>
            </w:rPr>
            <w:t xml:space="preserve">2021 IEEE/ACM 1st Workshop on AI Engineering - Software Engineering for AI (WAIN) </w:t>
          </w:r>
          <w:r w:rsidRPr="007A47E9">
            <w:t>(pp. 109–112). IEEE. https://doi.org/10.1109/WAIN52551.2021.00024</w:t>
          </w:r>
        </w:p>
        <w:p w14:paraId="016F52E2" w14:textId="77777777" w:rsidR="007A47E9" w:rsidRDefault="007A47E9" w:rsidP="007A47E9">
          <w:pPr>
            <w:pStyle w:val="CitaviBibliographyEntry"/>
          </w:pPr>
          <w:bookmarkStart w:id="73" w:name="_CTVL0012bb9aad68db3461e8217ecb3623bdd01"/>
          <w:r>
            <w:t>May, R. J., Maier, H. R., &amp; Dandy, G. C. (2010). Data splitting for artificial neural networks using SOM-based stratified sampling.</w:t>
          </w:r>
          <w:bookmarkEnd w:id="73"/>
          <w:r>
            <w:t xml:space="preserve"> </w:t>
          </w:r>
          <w:r w:rsidRPr="007A47E9">
            <w:rPr>
              <w:i/>
            </w:rPr>
            <w:t>Neural Networks : The Official Journal of the International Neural Network Society</w:t>
          </w:r>
          <w:r w:rsidRPr="007A47E9">
            <w:t xml:space="preserve">, </w:t>
          </w:r>
          <w:r w:rsidRPr="007A47E9">
            <w:rPr>
              <w:i/>
            </w:rPr>
            <w:t>23</w:t>
          </w:r>
          <w:r w:rsidRPr="007A47E9">
            <w:t>(2), 283–294. https://doi.org/10.1016/j.neunet.2009.11.009</w:t>
          </w:r>
        </w:p>
        <w:p w14:paraId="2BD37F7B" w14:textId="77777777" w:rsidR="007A47E9" w:rsidRDefault="007A47E9" w:rsidP="007A47E9">
          <w:pPr>
            <w:pStyle w:val="CitaviBibliographyEntry"/>
          </w:pPr>
          <w:bookmarkStart w:id="74" w:name="_CTVL00109a964abb6b84f43a966831903f60a22"/>
          <w:r>
            <w:t>Miranda, L. J. (2021). Towards data-centric machine learning: a short review.</w:t>
          </w:r>
          <w:bookmarkEnd w:id="74"/>
          <w:r>
            <w:t xml:space="preserve"> </w:t>
          </w:r>
          <w:r w:rsidRPr="007A47E9">
            <w:rPr>
              <w:i/>
            </w:rPr>
            <w:t xml:space="preserve">Ljvmiranda921. </w:t>
          </w:r>
          <w:proofErr w:type="spellStart"/>
          <w:r w:rsidRPr="007A47E9">
            <w:rPr>
              <w:i/>
            </w:rPr>
            <w:t>Github</w:t>
          </w:r>
          <w:proofErr w:type="spellEnd"/>
          <w:r w:rsidRPr="007A47E9">
            <w:rPr>
              <w:i/>
            </w:rPr>
            <w:t>. Io</w:t>
          </w:r>
          <w:r w:rsidRPr="007A47E9">
            <w:t>.</w:t>
          </w:r>
        </w:p>
        <w:p w14:paraId="1B818320" w14:textId="77777777" w:rsidR="007A47E9" w:rsidRDefault="007A47E9" w:rsidP="007A47E9">
          <w:pPr>
            <w:pStyle w:val="CitaviBibliographyEntry"/>
          </w:pPr>
          <w:bookmarkStart w:id="75" w:name="_CTVL0015a391e413c5a40859500b06eaa59c969"/>
          <w:r>
            <w:t xml:space="preserve">Nair, V., &amp; Hinton, G. E. (2010). Rectified linear units improve restricted </w:t>
          </w:r>
          <w:proofErr w:type="spellStart"/>
          <w:r>
            <w:t>boltzmann</w:t>
          </w:r>
          <w:proofErr w:type="spellEnd"/>
          <w:r>
            <w:t xml:space="preserve"> machines. In</w:t>
          </w:r>
          <w:bookmarkEnd w:id="75"/>
          <w:r>
            <w:t xml:space="preserve"> </w:t>
          </w:r>
          <w:proofErr w:type="spellStart"/>
          <w:r w:rsidRPr="007A47E9">
            <w:rPr>
              <w:i/>
            </w:rPr>
            <w:t>Icml</w:t>
          </w:r>
          <w:proofErr w:type="spellEnd"/>
          <w:r w:rsidRPr="007A47E9">
            <w:t>.</w:t>
          </w:r>
        </w:p>
        <w:p w14:paraId="32B073BE" w14:textId="77777777" w:rsidR="007A47E9" w:rsidRDefault="007A47E9" w:rsidP="007A47E9">
          <w:pPr>
            <w:pStyle w:val="CitaviBibliographyEntry"/>
          </w:pPr>
          <w:bookmarkStart w:id="76"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76"/>
          <w:r>
            <w:t xml:space="preserve"> </w:t>
          </w:r>
          <w:r w:rsidRPr="007A47E9">
            <w:rPr>
              <w:i/>
            </w:rPr>
            <w:t>Deep Learning Recommendation Model for Personalization and Recommendation Systems</w:t>
          </w:r>
          <w:r w:rsidRPr="007A47E9">
            <w:t xml:space="preserve">. Retrieved from http://arxiv.org/pdf/1906.00091v1 </w:t>
          </w:r>
        </w:p>
        <w:p w14:paraId="73942AC7" w14:textId="77777777" w:rsidR="007A47E9" w:rsidRDefault="007A47E9" w:rsidP="007A47E9">
          <w:pPr>
            <w:pStyle w:val="CitaviBibliographyEntry"/>
          </w:pPr>
          <w:bookmarkStart w:id="77" w:name="_CTVL001d7b32e07c55f47bf90cea967c13decb7"/>
          <w:r>
            <w:t>Refinitiv (2020).</w:t>
          </w:r>
          <w:bookmarkEnd w:id="77"/>
          <w:r>
            <w:t xml:space="preserve"> </w:t>
          </w:r>
          <w:r w:rsidRPr="007A47E9">
            <w:rPr>
              <w:i/>
            </w:rPr>
            <w:t>THE RISE OF THE DATA SCIENTIST:: Machine learning models for the future</w:t>
          </w:r>
          <w:r w:rsidRPr="007A47E9">
            <w:t xml:space="preserve">. Retrieved from https://www.refinitiv.com/en/resources/special-report/refinitiv-2020-artificial-intelligence-machine-learning-global-study </w:t>
          </w:r>
        </w:p>
        <w:p w14:paraId="28C221D5" w14:textId="77777777" w:rsidR="007A47E9" w:rsidRDefault="007A47E9" w:rsidP="007A47E9">
          <w:pPr>
            <w:pStyle w:val="CitaviBibliographyEntry"/>
          </w:pPr>
          <w:bookmarkStart w:id="78"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78"/>
          <w:r>
            <w:t xml:space="preserve"> </w:t>
          </w:r>
          <w:r w:rsidRPr="007A47E9">
            <w:rPr>
              <w:i/>
            </w:rPr>
            <w:t xml:space="preserve">Fourteenth ACM Conference on Recommender Systems </w:t>
          </w:r>
          <w:r w:rsidRPr="007A47E9">
            <w:t>(pp. 240–248). New York, NY, USA: Association for Computing Machinery. https://doi.org/10.1145/3383313.3412488</w:t>
          </w:r>
        </w:p>
        <w:p w14:paraId="46409989" w14:textId="77777777" w:rsidR="007A47E9" w:rsidRDefault="007A47E9" w:rsidP="007A47E9">
          <w:pPr>
            <w:pStyle w:val="CitaviBibliographyEntry"/>
          </w:pPr>
          <w:bookmarkStart w:id="79"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79"/>
          <w:r>
            <w:t xml:space="preserve"> </w:t>
          </w:r>
          <w:r w:rsidRPr="007A47E9">
            <w:rPr>
              <w:i/>
            </w:rPr>
            <w:t>A Data Quality-Driven View of MLOps</w:t>
          </w:r>
          <w:r w:rsidRPr="007A47E9">
            <w:t xml:space="preserve">. Retrieved from http://arxiv.org/pdf/2102.07750v1 </w:t>
          </w:r>
        </w:p>
        <w:p w14:paraId="66162ABD" w14:textId="77777777" w:rsidR="007A47E9" w:rsidRDefault="007A47E9" w:rsidP="007A47E9">
          <w:pPr>
            <w:pStyle w:val="CitaviBibliographyEntry"/>
          </w:pPr>
          <w:bookmarkStart w:id="80" w:name="_CTVL001afe4070d69ce4362aa65c65d75cc5021"/>
          <w:proofErr w:type="spellStart"/>
          <w:r>
            <w:t>Rimol</w:t>
          </w:r>
          <w:proofErr w:type="spellEnd"/>
          <w:r>
            <w:t>, M. (2021, November 22).</w:t>
          </w:r>
          <w:bookmarkEnd w:id="80"/>
          <w:r>
            <w:t xml:space="preserve"> </w:t>
          </w:r>
          <w:r w:rsidRPr="007A47E9">
            <w:rPr>
              <w:i/>
            </w:rPr>
            <w:t>Gartner Forecasts Worldwide Artificial Intelligence Software Market to Reach $62 Billion in 2022</w:t>
          </w:r>
          <w:r w:rsidRPr="007A47E9">
            <w:t xml:space="preserve">. Retrieved from Gartner website: https://www.gartner.com/en/newsroom/press-releases/2021-11-22-gartner-forecasts-worldwide-artificial-intelligence-software-market-to-reach-62-billion-in-2022 </w:t>
          </w:r>
        </w:p>
        <w:p w14:paraId="3EC57906" w14:textId="77777777" w:rsidR="007A47E9" w:rsidRDefault="007A47E9" w:rsidP="007A47E9">
          <w:pPr>
            <w:pStyle w:val="CitaviBibliographyEntry"/>
          </w:pPr>
          <w:bookmarkStart w:id="81"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81"/>
          <w:r>
            <w:t xml:space="preserve"> </w:t>
          </w:r>
          <w:r w:rsidRPr="007A47E9">
            <w:rPr>
              <w:i/>
            </w:rPr>
            <w:lastRenderedPageBreak/>
            <w:t xml:space="preserve">Proceedings of the 22nd ACM SIGKDD International Conference on Knowledge Discovery and Data Mining </w:t>
          </w:r>
          <w:r w:rsidRPr="007A47E9">
            <w:t>(pp. 255–262). New York, NY, USA: ACM. https://doi.org/10.1145/2939672.2939704</w:t>
          </w:r>
        </w:p>
        <w:p w14:paraId="2A815B0D" w14:textId="77777777" w:rsidR="007A47E9" w:rsidRDefault="007A47E9" w:rsidP="007A47E9">
          <w:pPr>
            <w:pStyle w:val="CitaviBibliographyEntry"/>
          </w:pPr>
          <w:bookmarkStart w:id="82"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82"/>
          <w:r>
            <w:t xml:space="preserve"> </w:t>
          </w:r>
          <w:r w:rsidRPr="007A47E9">
            <w:rPr>
              <w:i/>
            </w:rPr>
            <w:t>International Journal of Business and Systems Research</w:t>
          </w:r>
          <w:r w:rsidRPr="007A47E9">
            <w:t xml:space="preserve">, </w:t>
          </w:r>
          <w:r w:rsidRPr="007A47E9">
            <w:rPr>
              <w:i/>
            </w:rPr>
            <w:t>15</w:t>
          </w:r>
          <w:r w:rsidRPr="007A47E9">
            <w:t>(1), 14. https://doi.org/10.1504/ijbsr.2021.10033303</w:t>
          </w:r>
        </w:p>
        <w:p w14:paraId="7A1F9376" w14:textId="77777777" w:rsidR="007A47E9" w:rsidRDefault="007A47E9" w:rsidP="007A47E9">
          <w:pPr>
            <w:pStyle w:val="CitaviBibliographyEntry"/>
          </w:pPr>
          <w:bookmarkStart w:id="83"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R. (2021). Towards CRISP-ML(Q): A Machine Learning Process Model with Quality Assurance Methodology.</w:t>
          </w:r>
          <w:bookmarkEnd w:id="83"/>
          <w:r>
            <w:t xml:space="preserve"> </w:t>
          </w:r>
          <w:r w:rsidRPr="007A47E9">
            <w:rPr>
              <w:i/>
            </w:rPr>
            <w:t>Machine Learning and Knowledge Extraction</w:t>
          </w:r>
          <w:r w:rsidRPr="007A47E9">
            <w:t xml:space="preserve">, </w:t>
          </w:r>
          <w:r w:rsidRPr="007A47E9">
            <w:rPr>
              <w:i/>
            </w:rPr>
            <w:t>3</w:t>
          </w:r>
          <w:r w:rsidRPr="007A47E9">
            <w:t>(2), 392–413. https://doi.org/10.3390/make3020020</w:t>
          </w:r>
        </w:p>
        <w:p w14:paraId="04BD2BA0" w14:textId="77777777" w:rsidR="007A47E9" w:rsidRDefault="007A47E9" w:rsidP="007A47E9">
          <w:pPr>
            <w:pStyle w:val="CitaviBibliographyEntry"/>
          </w:pPr>
          <w:bookmarkStart w:id="84"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84"/>
          <w:r>
            <w:t xml:space="preserve"> </w:t>
          </w:r>
          <w:r w:rsidRPr="007A47E9">
            <w:rPr>
              <w:i/>
            </w:rPr>
            <w:t>Advances in Artificial Intelligence</w:t>
          </w:r>
          <w:r w:rsidRPr="007A47E9">
            <w:t xml:space="preserve">, </w:t>
          </w:r>
          <w:r w:rsidRPr="007A47E9">
            <w:rPr>
              <w:i/>
            </w:rPr>
            <w:t>2009</w:t>
          </w:r>
          <w:r w:rsidRPr="007A47E9">
            <w:t>, 1–19. https://doi.org/10.1155/2009/421425</w:t>
          </w:r>
        </w:p>
        <w:p w14:paraId="25DE48AA" w14:textId="77777777" w:rsidR="007A47E9" w:rsidRDefault="007A47E9" w:rsidP="007A47E9">
          <w:pPr>
            <w:pStyle w:val="CitaviBibliographyEntry"/>
          </w:pPr>
          <w:bookmarkStart w:id="85" w:name="_CTVL0017b613a10395c40f9b01f41448c8ad104"/>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85"/>
          <w:r>
            <w:t xml:space="preserve"> </w:t>
          </w:r>
          <w:r w:rsidRPr="007A47E9">
            <w:rPr>
              <w:i/>
            </w:rPr>
            <w:t>International Journal of Electronic Commerce</w:t>
          </w:r>
          <w:r w:rsidRPr="007A47E9">
            <w:t xml:space="preserve">, </w:t>
          </w:r>
          <w:r w:rsidRPr="007A47E9">
            <w:rPr>
              <w:i/>
            </w:rPr>
            <w:t>4</w:t>
          </w:r>
          <w:r w:rsidRPr="007A47E9">
            <w:t>(4), 83–104. https://doi.org/10.1080/10864415.2000.11518380</w:t>
          </w:r>
        </w:p>
        <w:p w14:paraId="3DAEE9C2" w14:textId="77777777" w:rsidR="007A47E9" w:rsidRDefault="007A47E9" w:rsidP="007A47E9">
          <w:pPr>
            <w:pStyle w:val="CitaviBibliographyEntry"/>
          </w:pPr>
          <w:bookmarkStart w:id="86" w:name="_CTVL00107b59ad7728a4751ac1c97f8b0ba36fb"/>
          <w:r>
            <w:t>Wang, R., Fu, B., Fu, G., &amp; Wang, M. (2017, August 17).</w:t>
          </w:r>
          <w:bookmarkEnd w:id="86"/>
          <w:r>
            <w:t xml:space="preserve"> </w:t>
          </w:r>
          <w:r w:rsidRPr="007A47E9">
            <w:rPr>
              <w:i/>
            </w:rPr>
            <w:t>Deep &amp; Cross Network for Ad Click Predictions</w:t>
          </w:r>
          <w:r w:rsidRPr="007A47E9">
            <w:t>. Retrieved from http://arxiv.org/pdf/1708.05123v1 https://doi.org/AdKDD</w:t>
          </w:r>
        </w:p>
        <w:p w14:paraId="20DAACEE" w14:textId="77777777" w:rsidR="007A47E9" w:rsidRDefault="007A47E9" w:rsidP="007A47E9">
          <w:pPr>
            <w:pStyle w:val="CitaviBibliographyEntry"/>
          </w:pPr>
          <w:bookmarkStart w:id="87"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87"/>
          <w:r>
            <w:t xml:space="preserve"> </w:t>
          </w:r>
          <w:r w:rsidRPr="007A47E9">
            <w:rPr>
              <w:i/>
            </w:rPr>
            <w:t xml:space="preserve">Proceedings of the Web Conference 2021 </w:t>
          </w:r>
          <w:r w:rsidRPr="007A47E9">
            <w:t>(pp. 1785–1797). New York, NY, USA: ACM. https://doi.org/10.1145/3442381.3450078</w:t>
          </w:r>
        </w:p>
        <w:p w14:paraId="3CB717E1" w14:textId="77777777" w:rsidR="007A47E9" w:rsidRDefault="007A47E9" w:rsidP="007A47E9">
          <w:pPr>
            <w:pStyle w:val="CitaviBibliographyEntry"/>
          </w:pPr>
          <w:bookmarkStart w:id="88"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0</w:t>
          </w:r>
        </w:p>
        <w:p w14:paraId="6C546B3A" w14:textId="571BD580" w:rsidR="00B32AE3" w:rsidRDefault="007A47E9" w:rsidP="007A47E9">
          <w:pPr>
            <w:pStyle w:val="CitaviBibliographyEntry"/>
          </w:pPr>
          <w:bookmarkStart w:id="89" w:name="_CTVL0014c2e6615c4b542419b7a225008c0f5c7"/>
          <w:bookmarkEnd w:id="88"/>
          <w:r>
            <w:t xml:space="preserve">Yan, Y., &amp; Li, L. (2020). </w:t>
          </w:r>
          <w:proofErr w:type="spellStart"/>
          <w:r>
            <w:t>xDeepInt</w:t>
          </w:r>
          <w:proofErr w:type="spellEnd"/>
          <w:r>
            <w:t>: a hybrid architecture for modeling the vector-wise and bit-wise feature interactions</w:t>
          </w:r>
          <w:bookmarkEnd w:id="89"/>
          <w:r>
            <w:t>.</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4E3F7" w14:textId="77777777" w:rsidR="00F95B8B" w:rsidRDefault="00F95B8B">
      <w:pPr>
        <w:spacing w:before="0" w:line="240" w:lineRule="auto"/>
      </w:pPr>
      <w:r>
        <w:separator/>
      </w:r>
    </w:p>
  </w:endnote>
  <w:endnote w:type="continuationSeparator" w:id="0">
    <w:p w14:paraId="42496A8E" w14:textId="77777777" w:rsidR="00F95B8B" w:rsidRDefault="00F95B8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064C3" w14:textId="77777777" w:rsidR="00F95B8B" w:rsidRDefault="00F95B8B">
      <w:pPr>
        <w:spacing w:before="0" w:line="240" w:lineRule="auto"/>
      </w:pPr>
      <w:r>
        <w:separator/>
      </w:r>
    </w:p>
  </w:footnote>
  <w:footnote w:type="continuationSeparator" w:id="0">
    <w:p w14:paraId="690CF5DF" w14:textId="77777777" w:rsidR="00F95B8B" w:rsidRDefault="00F95B8B">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1A195A6B"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32ECA">
            <w:t>Aggarwal</w:t>
          </w:r>
          <w:r w:rsidR="00D450E9">
            <w:t xml:space="preserve">, </w:t>
          </w:r>
          <w:r w:rsidR="00A32ECA">
            <w:t>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462F3B50"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IwNy4wNTgwdjEiLCJVcmlTdHJpbmciOiJodHRwczovL2FyeGl2Lm9yZy9wZGYvMTIwNy4wNTgwdj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zVDIzOjMwOjMxIiwiTW9kaWZpZWRCeSI6Il9TZWJhc3RpYW4gU8OkdHpsZXIiLCJJZCI6ImZkNjAwM2M5LTBjMWYtNGM5My1iNTM3LTlkNjE5ZGY0MDE1MCIsIk1vZGlmaWVkT24iOiIyMDIyLTA2LTIzVDIzOjMwOjM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hYnMvMTIwNy4wNTgwdjEiLCJVcmlTdHJpbmciOiJodHRwOi8vYXJ4aXYub3JnL2Ficy8xMjA3LjA1O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M1QyMzozMDozMSIsIk1vZGlmaWVkQnkiOiJfU2ViYXN0aWFuIFPDpHR6bGVyIiwiSWQiOiI4NWFiNjliYy1jNTE5LTQzNmYtYWVjNy1jODFjOWI1NWI3OWU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yMDcuMDU4MHYxIiwiVXJpU3RyaW5nIjoiaHR0cDovL2FyeGl2Lm9yZy9wZGY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jM6MzA6MzEiLCJNb2RpZmllZEJ5IjoiX1NlYmFzdGlhbiBTw6R0emxlciIsIklkIjoiN2JlYjg0NzItNWU2MS00YjlhLWI4MjMtOGY5NmMyMzliNDEz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3B55EC">
            <w:t xml:space="preserve">Hinton, Srivastava, </w:t>
          </w:r>
          <w:proofErr w:type="spellStart"/>
          <w:r w:rsidR="003B55EC">
            <w:t>Krizhevsky</w:t>
          </w:r>
          <w:proofErr w:type="spellEnd"/>
          <w:r w:rsidR="003B55EC">
            <w:t xml:space="preserve">, </w:t>
          </w:r>
          <w:proofErr w:type="spellStart"/>
          <w:r w:rsidR="003B55EC">
            <w:t>Sutskever</w:t>
          </w:r>
          <w:proofErr w:type="spellEnd"/>
          <w:r w:rsidR="003B55EC">
            <w:t xml:space="preserve">, and </w:t>
          </w:r>
          <w:proofErr w:type="spellStart"/>
          <w:r w:rsidR="003B55EC">
            <w:t>Salakhutdinov</w:t>
          </w:r>
          <w:proofErr w:type="spellEnd"/>
          <w:r w:rsidR="003B55EC">
            <w:t xml:space="preserve"> 2012)</w:t>
          </w:r>
          <w:r w:rsidR="003B55EC">
            <w:fldChar w:fldCharType="end"/>
          </w:r>
        </w:sdtContent>
      </w:sdt>
      <w:r w:rsidR="000A108A">
        <w:t>.</w:t>
      </w:r>
    </w:p>
  </w:footnote>
  <w:footnote w:id="6">
    <w:p w14:paraId="06199A37" w14:textId="21E38F7F" w:rsidR="00CA6E7B" w:rsidRPr="003F0F5D" w:rsidRDefault="00CA6E7B" w:rsidP="00CA6E7B">
      <w:pPr>
        <w:pStyle w:val="Funotentext"/>
        <w:rPr>
          <w:lang w:val="de-DE"/>
        </w:rPr>
      </w:pPr>
      <w:r>
        <w:rPr>
          <w:rStyle w:val="Funotenzeichen"/>
        </w:rPr>
        <w:footnoteRef/>
      </w:r>
      <w:r>
        <w:t xml:space="preserve"> Ex</w:t>
      </w:r>
      <w:r>
        <w:t xml:space="preserve">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w:t>
      </w:r>
      <w:r w:rsidR="005F1495">
        <w:t>bounded-degree</w:t>
      </w:r>
      <w:r w:rsidR="005F1495">
        <w:t>)</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7A47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3VDAwOjM4OjQ3WiIsIk1vZGlmaWVkQnkiOiJhN2s2aXNoMmRkejRjd25vM3VtbDNzZHU4bG1vZ2hnNjJiazh3czRkang0M2RsciIsIklkIjoiZmY0ZmQ5MGQtMWM3OC00NmJhLThiNjctM2NkZDkxZTVjODdlIiwiTW9kaWZpZWRPbiI6IjIwMjItMDYtMjdUMDA6Mzg6NDd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C5hY20ub3JnL2RvaS9wcm9jZWVkaW5ncy8xMC4xMTQ1LzMyMTk4MTkiLCJVcmlTdHJpbmciOiJodHRwczovL2RsLmFjbS5vcmcvZG9pL3Byb2NlZWRpbmdzLzEwLjExNDUvMzIxOTg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dUMDA6Mzg6NDdaIiwiTW9kaWZpZWRCeSI6ImE3azZpc2gyZGR6NGN3bm8zdW1sM3NkdThsbW9naGc2MmJrOHdzNGRqeDQzZGxyIiwiSWQiOiJjNWM2OGMxNy01Nzk0LTQ4MjMtOWE3ZS1hNGU4MjU1NmQyN2IiLCJNb2RpZmllZE9uIjoiMjAyMi0wNi0yN1QwMDozODo0N1oiLCJQcm9qZWN0Ijp7IiRyZWYiOiI1In19XSwiT3JnYW5pemF0aW9ucyI6W10sIk90aGVyc0ludm9sdmVkIjpbXSwiUGxhY2VPZlB1YmxpY2F0aW9uIjoiTmV3IFlvcmssIE5ZLCBVU0EiLCJQdWJsaXNoZXJzIjpbeyIkaWQiOiIyM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jAwNy4wMzUxOXYxIiwiVXJpU3RyaW5nIjoiaHR0cHM6Ly9hcnhpdi5vcmcvcGRmLzIwMDcuMDM1MTl2MS5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TdrNmlzaDJkZHo0Y3dubzN1bWwzc2R1OGxtb2doZzYyYms4d3M0ZGp4NDNkbHIiLCJDcmVhdGVkT24iOiIyMDIyLTA2LTI3VDAwOjQ2OjE5WiIsIk1vZGlmaWVkQnkiOiJhN2s2aXNoMmRkejRjd25vM3VtbDNzZHU4bG1vZ2hnNjJiazh3czRkang0M2RsciIsIklkIjoiMGFiZDAzNjAtZTJhMi00YzE1LWFmNjUtMDNmMTgxZjE1MjFmIiwiTW9kaWZpZWRPbiI6IjIwMjItMDYtMjdUMDA6NDY6MTla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E3azZpc2gyZGR6NGN3bm8zdW1sM3NkdThsbW9naGc2MmJrOHdzNGRqeDQzZGxyIiwiQ3JlYXRlZE9uIjoiMjAyMi0wNi0yN1QwMDo0NjoxOVoiLCJNb2RpZmllZEJ5IjoiYTdrNmlzaDJkZHo0Y3dubzN1bWwzc2R1OGxtb2doZzYyYms4d3M0ZGp4NDNkbHIiLCJJZCI6IjkzYzE4MzYxLWU1NWYtNDJhYS1iNWYyLWRmYTBhZTZlMzcxMSIsIk1vZGlmaWVkT24iOiIyMDIyLTA2LTI3VDAwOjQ2OjE5Wi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hcnhpdi5vcmcvcGRmLzIwMDcuMDM1MTl2MSIsIlVyaVN0cmluZyI6Imh0dHA6Ly9hcnhpdi5vcmcvcGRmLzIwMDcuMDM1MTl2M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}</w:instrText>
          </w:r>
          <w:r w:rsidR="000B4A08">
            <w:fldChar w:fldCharType="separate"/>
          </w:r>
          <w:r w:rsidR="007A47E9">
            <w:t>Lian et al. (2018); Huang, She, Wang, and Zhang (2020); Yan and Li (2020)</w:t>
          </w:r>
          <w:r w:rsidR="000B4A08">
            <w:fldChar w:fldCharType="end"/>
          </w:r>
        </w:sdtContent>
      </w:sdt>
      <w:r w:rsidR="003411FC">
        <w:t>)</w:t>
      </w:r>
      <w:r w:rsidR="00506838">
        <w:t>.</w:t>
      </w:r>
    </w:p>
  </w:footnote>
  <w:footnote w:id="7">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8">
    <w:p w14:paraId="6C0036A8" w14:textId="0606EC5D"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850DD">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616D7458" w:rsidR="007035C5" w:rsidRDefault="007035C5">
    <w:pPr>
      <w:pStyle w:val="Kopfzeile"/>
      <w:tabs>
        <w:tab w:val="clear" w:pos="7938"/>
        <w:tab w:val="right" w:pos="8505"/>
      </w:tabs>
    </w:pPr>
    <w:r>
      <w:fldChar w:fldCharType="begin"/>
    </w:r>
    <w:r>
      <w:instrText xml:space="preserve"> IF  </w:instrText>
    </w:r>
    <w:r w:rsidR="00F95B8B">
      <w:fldChar w:fldCharType="begin"/>
    </w:r>
    <w:r w:rsidR="00F95B8B">
      <w:instrText xml:space="preserve"> STYLEREF "Überschrift 1" \n \* MERGEFORMAT </w:instrText>
    </w:r>
    <w:r w:rsidR="00F95B8B">
      <w:fldChar w:fldCharType="separate"/>
    </w:r>
    <w:r w:rsidR="00737A6F">
      <w:rPr>
        <w:noProof/>
      </w:rPr>
      <w:instrText>7</w:instrText>
    </w:r>
    <w:r w:rsidR="00F95B8B">
      <w:rPr>
        <w:noProof/>
      </w:rPr>
      <w:fldChar w:fldCharType="end"/>
    </w:r>
    <w:r>
      <w:instrText xml:space="preserve">&lt;&gt;"0" </w:instrText>
    </w:r>
    <w:r>
      <w:fldChar w:fldCharType="begin"/>
    </w:r>
    <w:r>
      <w:instrText xml:space="preserve"> QUOTE </w:instrText>
    </w:r>
    <w:r w:rsidR="00F95B8B">
      <w:fldChar w:fldCharType="begin"/>
    </w:r>
    <w:r w:rsidR="00F95B8B">
      <w:instrText xml:space="preserve"> STYLEREF "Überschrift 1" \n \* MERGEFORMAT </w:instrText>
    </w:r>
    <w:r w:rsidR="00F95B8B">
      <w:fldChar w:fldCharType="separate"/>
    </w:r>
    <w:r w:rsidR="00737A6F">
      <w:rPr>
        <w:noProof/>
      </w:rPr>
      <w:instrText>7</w:instrText>
    </w:r>
    <w:r w:rsidR="00F95B8B">
      <w:rPr>
        <w:noProof/>
      </w:rPr>
      <w:fldChar w:fldCharType="end"/>
    </w:r>
    <w:r>
      <w:instrText xml:space="preserve"> " " \* MERGEFORMAT </w:instrText>
    </w:r>
    <w:r>
      <w:fldChar w:fldCharType="separate"/>
    </w:r>
    <w:r w:rsidR="00737A6F">
      <w:rPr>
        <w:noProof/>
      </w:rPr>
      <w:instrText>7</w:instrText>
    </w:r>
    <w:r w:rsidR="00737A6F">
      <w:instrText xml:space="preserve"> </w:instrText>
    </w:r>
    <w:r>
      <w:fldChar w:fldCharType="end"/>
    </w:r>
    <w:r>
      <w:instrText xml:space="preserve"> \* MERGEFORMAT </w:instrText>
    </w:r>
    <w:r w:rsidR="00FA020B">
      <w:fldChar w:fldCharType="separate"/>
    </w:r>
    <w:r w:rsidR="00737A6F">
      <w:rPr>
        <w:noProof/>
      </w:rPr>
      <w:t xml:space="preserve">7 </w:t>
    </w:r>
    <w:r>
      <w:fldChar w:fldCharType="end"/>
    </w:r>
    <w:r w:rsidR="00F95B8B">
      <w:fldChar w:fldCharType="begin"/>
    </w:r>
    <w:r w:rsidR="00F95B8B">
      <w:instrText xml:space="preserve"> STYLEREF "Überschrift 1" \* MERGEFORMAT </w:instrText>
    </w:r>
    <w:r w:rsidR="00F95B8B">
      <w:fldChar w:fldCharType="separate"/>
    </w:r>
    <w:r w:rsidR="00737A6F">
      <w:rPr>
        <w:noProof/>
      </w:rPr>
      <w:t>Conclusion and Outlook</w:t>
    </w:r>
    <w:r w:rsidR="00F95B8B">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129E"/>
    <w:rsid w:val="0000190A"/>
    <w:rsid w:val="000030AB"/>
    <w:rsid w:val="0000310B"/>
    <w:rsid w:val="0000418A"/>
    <w:rsid w:val="000047D1"/>
    <w:rsid w:val="000057EA"/>
    <w:rsid w:val="00005A91"/>
    <w:rsid w:val="00005AEC"/>
    <w:rsid w:val="00006B03"/>
    <w:rsid w:val="00006E0F"/>
    <w:rsid w:val="0001008E"/>
    <w:rsid w:val="000104D3"/>
    <w:rsid w:val="000112D2"/>
    <w:rsid w:val="00011667"/>
    <w:rsid w:val="00011F34"/>
    <w:rsid w:val="00012B9A"/>
    <w:rsid w:val="00013B83"/>
    <w:rsid w:val="000147AC"/>
    <w:rsid w:val="000173CE"/>
    <w:rsid w:val="000220CD"/>
    <w:rsid w:val="0002265A"/>
    <w:rsid w:val="00023CBC"/>
    <w:rsid w:val="0002461B"/>
    <w:rsid w:val="0002469D"/>
    <w:rsid w:val="0002503F"/>
    <w:rsid w:val="000257CB"/>
    <w:rsid w:val="000264A1"/>
    <w:rsid w:val="00026758"/>
    <w:rsid w:val="0002680D"/>
    <w:rsid w:val="000269EC"/>
    <w:rsid w:val="00026C23"/>
    <w:rsid w:val="00027299"/>
    <w:rsid w:val="000278F8"/>
    <w:rsid w:val="00027FBE"/>
    <w:rsid w:val="000311EA"/>
    <w:rsid w:val="00031283"/>
    <w:rsid w:val="0003136F"/>
    <w:rsid w:val="00031CDD"/>
    <w:rsid w:val="0003242D"/>
    <w:rsid w:val="00032496"/>
    <w:rsid w:val="000329B0"/>
    <w:rsid w:val="00032AA7"/>
    <w:rsid w:val="00033B9A"/>
    <w:rsid w:val="00033EB5"/>
    <w:rsid w:val="000344A1"/>
    <w:rsid w:val="00034A1E"/>
    <w:rsid w:val="00034B6A"/>
    <w:rsid w:val="0003576F"/>
    <w:rsid w:val="00036172"/>
    <w:rsid w:val="00036493"/>
    <w:rsid w:val="0003731E"/>
    <w:rsid w:val="00037987"/>
    <w:rsid w:val="00041301"/>
    <w:rsid w:val="00041A2E"/>
    <w:rsid w:val="000433AE"/>
    <w:rsid w:val="00043484"/>
    <w:rsid w:val="00043FB6"/>
    <w:rsid w:val="000444E4"/>
    <w:rsid w:val="00044FEA"/>
    <w:rsid w:val="00047E2D"/>
    <w:rsid w:val="0005004B"/>
    <w:rsid w:val="00050499"/>
    <w:rsid w:val="00050A2F"/>
    <w:rsid w:val="000513B4"/>
    <w:rsid w:val="0005232B"/>
    <w:rsid w:val="0005264E"/>
    <w:rsid w:val="00054188"/>
    <w:rsid w:val="00056575"/>
    <w:rsid w:val="00056785"/>
    <w:rsid w:val="00056DDB"/>
    <w:rsid w:val="00057A4A"/>
    <w:rsid w:val="00060300"/>
    <w:rsid w:val="00060D86"/>
    <w:rsid w:val="00060ED5"/>
    <w:rsid w:val="00061245"/>
    <w:rsid w:val="000616E6"/>
    <w:rsid w:val="00061EA9"/>
    <w:rsid w:val="00062013"/>
    <w:rsid w:val="0006256B"/>
    <w:rsid w:val="000646D8"/>
    <w:rsid w:val="0006472E"/>
    <w:rsid w:val="000653B6"/>
    <w:rsid w:val="000657BF"/>
    <w:rsid w:val="00065804"/>
    <w:rsid w:val="00065FD3"/>
    <w:rsid w:val="00066CB6"/>
    <w:rsid w:val="000677ED"/>
    <w:rsid w:val="000702B1"/>
    <w:rsid w:val="00070DD2"/>
    <w:rsid w:val="00070E39"/>
    <w:rsid w:val="000719A8"/>
    <w:rsid w:val="00072204"/>
    <w:rsid w:val="00072753"/>
    <w:rsid w:val="00073A71"/>
    <w:rsid w:val="00074157"/>
    <w:rsid w:val="000745EE"/>
    <w:rsid w:val="00075373"/>
    <w:rsid w:val="00075E29"/>
    <w:rsid w:val="00076077"/>
    <w:rsid w:val="00076152"/>
    <w:rsid w:val="00077D9E"/>
    <w:rsid w:val="0008051B"/>
    <w:rsid w:val="00080B9A"/>
    <w:rsid w:val="00080CFB"/>
    <w:rsid w:val="000813BA"/>
    <w:rsid w:val="000818AD"/>
    <w:rsid w:val="00081947"/>
    <w:rsid w:val="00082979"/>
    <w:rsid w:val="00082B2C"/>
    <w:rsid w:val="00082C43"/>
    <w:rsid w:val="00082EA1"/>
    <w:rsid w:val="00084229"/>
    <w:rsid w:val="000850DD"/>
    <w:rsid w:val="00085BBE"/>
    <w:rsid w:val="00085BCD"/>
    <w:rsid w:val="00086719"/>
    <w:rsid w:val="000867AA"/>
    <w:rsid w:val="000902BD"/>
    <w:rsid w:val="00090667"/>
    <w:rsid w:val="00090E26"/>
    <w:rsid w:val="000912D5"/>
    <w:rsid w:val="0009380A"/>
    <w:rsid w:val="000938E9"/>
    <w:rsid w:val="0009398A"/>
    <w:rsid w:val="00093B22"/>
    <w:rsid w:val="00094299"/>
    <w:rsid w:val="0009636E"/>
    <w:rsid w:val="000970E1"/>
    <w:rsid w:val="00097B2B"/>
    <w:rsid w:val="00097ECA"/>
    <w:rsid w:val="00097FFA"/>
    <w:rsid w:val="000A108A"/>
    <w:rsid w:val="000A165F"/>
    <w:rsid w:val="000A202D"/>
    <w:rsid w:val="000A2684"/>
    <w:rsid w:val="000A273A"/>
    <w:rsid w:val="000A30DA"/>
    <w:rsid w:val="000A3DE1"/>
    <w:rsid w:val="000A44CF"/>
    <w:rsid w:val="000A4B5B"/>
    <w:rsid w:val="000A4CDB"/>
    <w:rsid w:val="000A4E01"/>
    <w:rsid w:val="000A521B"/>
    <w:rsid w:val="000A7214"/>
    <w:rsid w:val="000B0901"/>
    <w:rsid w:val="000B126B"/>
    <w:rsid w:val="000B3142"/>
    <w:rsid w:val="000B3768"/>
    <w:rsid w:val="000B4A08"/>
    <w:rsid w:val="000B4ECF"/>
    <w:rsid w:val="000B50D9"/>
    <w:rsid w:val="000B5BDC"/>
    <w:rsid w:val="000B65C3"/>
    <w:rsid w:val="000B705C"/>
    <w:rsid w:val="000B7DF1"/>
    <w:rsid w:val="000C0C48"/>
    <w:rsid w:val="000C0C7E"/>
    <w:rsid w:val="000C0FAB"/>
    <w:rsid w:val="000C3652"/>
    <w:rsid w:val="000C3C14"/>
    <w:rsid w:val="000C4725"/>
    <w:rsid w:val="000C4990"/>
    <w:rsid w:val="000C4DB8"/>
    <w:rsid w:val="000C52C5"/>
    <w:rsid w:val="000C54A4"/>
    <w:rsid w:val="000C68B0"/>
    <w:rsid w:val="000C76C3"/>
    <w:rsid w:val="000C7749"/>
    <w:rsid w:val="000C7B10"/>
    <w:rsid w:val="000C7C8C"/>
    <w:rsid w:val="000D049C"/>
    <w:rsid w:val="000D16C1"/>
    <w:rsid w:val="000D21F3"/>
    <w:rsid w:val="000D30C8"/>
    <w:rsid w:val="000D3A68"/>
    <w:rsid w:val="000D6079"/>
    <w:rsid w:val="000D631B"/>
    <w:rsid w:val="000D645C"/>
    <w:rsid w:val="000D655E"/>
    <w:rsid w:val="000D69C7"/>
    <w:rsid w:val="000D74BD"/>
    <w:rsid w:val="000D7919"/>
    <w:rsid w:val="000D7FAB"/>
    <w:rsid w:val="000E250B"/>
    <w:rsid w:val="000E2720"/>
    <w:rsid w:val="000E2EDB"/>
    <w:rsid w:val="000E3348"/>
    <w:rsid w:val="000E4D90"/>
    <w:rsid w:val="000E4DF4"/>
    <w:rsid w:val="000E5065"/>
    <w:rsid w:val="000E52D9"/>
    <w:rsid w:val="000E573A"/>
    <w:rsid w:val="000E6948"/>
    <w:rsid w:val="000E713A"/>
    <w:rsid w:val="000E769C"/>
    <w:rsid w:val="000F059A"/>
    <w:rsid w:val="000F0EDE"/>
    <w:rsid w:val="000F1DBA"/>
    <w:rsid w:val="000F2BFF"/>
    <w:rsid w:val="000F463F"/>
    <w:rsid w:val="000F4856"/>
    <w:rsid w:val="000F4D15"/>
    <w:rsid w:val="000F69CF"/>
    <w:rsid w:val="000F6BFD"/>
    <w:rsid w:val="000F6EC7"/>
    <w:rsid w:val="000F7757"/>
    <w:rsid w:val="0010091A"/>
    <w:rsid w:val="00100CA2"/>
    <w:rsid w:val="00103AB6"/>
    <w:rsid w:val="00104C91"/>
    <w:rsid w:val="0010599A"/>
    <w:rsid w:val="00106074"/>
    <w:rsid w:val="001061D5"/>
    <w:rsid w:val="00106CD0"/>
    <w:rsid w:val="00107DD4"/>
    <w:rsid w:val="00111AC6"/>
    <w:rsid w:val="001120D2"/>
    <w:rsid w:val="001147E9"/>
    <w:rsid w:val="00114B57"/>
    <w:rsid w:val="001157DB"/>
    <w:rsid w:val="00116081"/>
    <w:rsid w:val="00116261"/>
    <w:rsid w:val="00120399"/>
    <w:rsid w:val="00120B6E"/>
    <w:rsid w:val="00121EF9"/>
    <w:rsid w:val="00123146"/>
    <w:rsid w:val="0012465F"/>
    <w:rsid w:val="00124F63"/>
    <w:rsid w:val="00125110"/>
    <w:rsid w:val="0012518B"/>
    <w:rsid w:val="00125852"/>
    <w:rsid w:val="0012587F"/>
    <w:rsid w:val="00125A37"/>
    <w:rsid w:val="0012603C"/>
    <w:rsid w:val="00126718"/>
    <w:rsid w:val="0012689E"/>
    <w:rsid w:val="001269B7"/>
    <w:rsid w:val="00127248"/>
    <w:rsid w:val="00127350"/>
    <w:rsid w:val="001306FD"/>
    <w:rsid w:val="0013073E"/>
    <w:rsid w:val="0013081F"/>
    <w:rsid w:val="00131577"/>
    <w:rsid w:val="00131D2C"/>
    <w:rsid w:val="001328F9"/>
    <w:rsid w:val="00132B6B"/>
    <w:rsid w:val="00132CA5"/>
    <w:rsid w:val="00132D47"/>
    <w:rsid w:val="00132DF5"/>
    <w:rsid w:val="00133AB3"/>
    <w:rsid w:val="00134AC6"/>
    <w:rsid w:val="001353B4"/>
    <w:rsid w:val="00135835"/>
    <w:rsid w:val="00135C54"/>
    <w:rsid w:val="00136471"/>
    <w:rsid w:val="0013664A"/>
    <w:rsid w:val="00136708"/>
    <w:rsid w:val="00137673"/>
    <w:rsid w:val="0013787D"/>
    <w:rsid w:val="00140660"/>
    <w:rsid w:val="00140D67"/>
    <w:rsid w:val="0014109A"/>
    <w:rsid w:val="00141C94"/>
    <w:rsid w:val="00142B72"/>
    <w:rsid w:val="00143321"/>
    <w:rsid w:val="00143D60"/>
    <w:rsid w:val="0014409D"/>
    <w:rsid w:val="00144EFB"/>
    <w:rsid w:val="00146856"/>
    <w:rsid w:val="001468D5"/>
    <w:rsid w:val="00146FE1"/>
    <w:rsid w:val="001473E0"/>
    <w:rsid w:val="00152410"/>
    <w:rsid w:val="00152CF6"/>
    <w:rsid w:val="001548FC"/>
    <w:rsid w:val="0015517C"/>
    <w:rsid w:val="00155E3C"/>
    <w:rsid w:val="00155EDB"/>
    <w:rsid w:val="001560B2"/>
    <w:rsid w:val="0015634F"/>
    <w:rsid w:val="001563BA"/>
    <w:rsid w:val="0015652B"/>
    <w:rsid w:val="001606A4"/>
    <w:rsid w:val="00162525"/>
    <w:rsid w:val="0016311C"/>
    <w:rsid w:val="00163F5C"/>
    <w:rsid w:val="00164630"/>
    <w:rsid w:val="00165253"/>
    <w:rsid w:val="00165CAD"/>
    <w:rsid w:val="00166255"/>
    <w:rsid w:val="0016693F"/>
    <w:rsid w:val="00167371"/>
    <w:rsid w:val="00167523"/>
    <w:rsid w:val="0016783E"/>
    <w:rsid w:val="00171DDA"/>
    <w:rsid w:val="0017377E"/>
    <w:rsid w:val="001742EE"/>
    <w:rsid w:val="00175C3E"/>
    <w:rsid w:val="0017628F"/>
    <w:rsid w:val="0017727E"/>
    <w:rsid w:val="00177E0B"/>
    <w:rsid w:val="001807BC"/>
    <w:rsid w:val="00180B18"/>
    <w:rsid w:val="00182277"/>
    <w:rsid w:val="001826E5"/>
    <w:rsid w:val="001831F9"/>
    <w:rsid w:val="00183C06"/>
    <w:rsid w:val="00183E9D"/>
    <w:rsid w:val="00184360"/>
    <w:rsid w:val="00184999"/>
    <w:rsid w:val="00185C8C"/>
    <w:rsid w:val="00186ED4"/>
    <w:rsid w:val="00186F97"/>
    <w:rsid w:val="00187CEF"/>
    <w:rsid w:val="00190FB2"/>
    <w:rsid w:val="001910A7"/>
    <w:rsid w:val="001913AA"/>
    <w:rsid w:val="00191825"/>
    <w:rsid w:val="00191ED2"/>
    <w:rsid w:val="00192320"/>
    <w:rsid w:val="001932E8"/>
    <w:rsid w:val="00193DF1"/>
    <w:rsid w:val="00194638"/>
    <w:rsid w:val="001946A1"/>
    <w:rsid w:val="001953CF"/>
    <w:rsid w:val="0019585B"/>
    <w:rsid w:val="001968D3"/>
    <w:rsid w:val="00196C73"/>
    <w:rsid w:val="001975F6"/>
    <w:rsid w:val="001A0C97"/>
    <w:rsid w:val="001A11C6"/>
    <w:rsid w:val="001A11FD"/>
    <w:rsid w:val="001A2263"/>
    <w:rsid w:val="001A32C0"/>
    <w:rsid w:val="001A34D2"/>
    <w:rsid w:val="001A3CFA"/>
    <w:rsid w:val="001A4253"/>
    <w:rsid w:val="001A51C0"/>
    <w:rsid w:val="001A536F"/>
    <w:rsid w:val="001A543D"/>
    <w:rsid w:val="001A6495"/>
    <w:rsid w:val="001A7F1F"/>
    <w:rsid w:val="001B1A48"/>
    <w:rsid w:val="001B2A3B"/>
    <w:rsid w:val="001B2EC3"/>
    <w:rsid w:val="001B3E3E"/>
    <w:rsid w:val="001B44BA"/>
    <w:rsid w:val="001B500E"/>
    <w:rsid w:val="001B56D3"/>
    <w:rsid w:val="001B5868"/>
    <w:rsid w:val="001B6163"/>
    <w:rsid w:val="001B6168"/>
    <w:rsid w:val="001B6B7D"/>
    <w:rsid w:val="001B6CCB"/>
    <w:rsid w:val="001B6EA7"/>
    <w:rsid w:val="001B7028"/>
    <w:rsid w:val="001C06EF"/>
    <w:rsid w:val="001C0EE5"/>
    <w:rsid w:val="001C0F90"/>
    <w:rsid w:val="001C1505"/>
    <w:rsid w:val="001C15C5"/>
    <w:rsid w:val="001C184F"/>
    <w:rsid w:val="001C195F"/>
    <w:rsid w:val="001C231E"/>
    <w:rsid w:val="001C3851"/>
    <w:rsid w:val="001C631B"/>
    <w:rsid w:val="001C6534"/>
    <w:rsid w:val="001C7D41"/>
    <w:rsid w:val="001D0292"/>
    <w:rsid w:val="001D08DB"/>
    <w:rsid w:val="001D0AD6"/>
    <w:rsid w:val="001D238D"/>
    <w:rsid w:val="001D26AB"/>
    <w:rsid w:val="001D310D"/>
    <w:rsid w:val="001D36A4"/>
    <w:rsid w:val="001D4CE2"/>
    <w:rsid w:val="001D4D54"/>
    <w:rsid w:val="001D538C"/>
    <w:rsid w:val="001D573D"/>
    <w:rsid w:val="001D5A01"/>
    <w:rsid w:val="001E00A2"/>
    <w:rsid w:val="001E0577"/>
    <w:rsid w:val="001E07F1"/>
    <w:rsid w:val="001E0820"/>
    <w:rsid w:val="001E14A6"/>
    <w:rsid w:val="001E283F"/>
    <w:rsid w:val="001E3729"/>
    <w:rsid w:val="001E3938"/>
    <w:rsid w:val="001E3D20"/>
    <w:rsid w:val="001E3E25"/>
    <w:rsid w:val="001E4891"/>
    <w:rsid w:val="001E4D20"/>
    <w:rsid w:val="001E4EE2"/>
    <w:rsid w:val="001E4FF9"/>
    <w:rsid w:val="001E502F"/>
    <w:rsid w:val="001E59D8"/>
    <w:rsid w:val="001E73B3"/>
    <w:rsid w:val="001E7514"/>
    <w:rsid w:val="001E7808"/>
    <w:rsid w:val="001E7BE6"/>
    <w:rsid w:val="001F0642"/>
    <w:rsid w:val="001F06DF"/>
    <w:rsid w:val="001F2BDD"/>
    <w:rsid w:val="001F343B"/>
    <w:rsid w:val="001F4CAB"/>
    <w:rsid w:val="001F4E71"/>
    <w:rsid w:val="001F52EE"/>
    <w:rsid w:val="001F56B1"/>
    <w:rsid w:val="001F6AFC"/>
    <w:rsid w:val="001F7166"/>
    <w:rsid w:val="00200EAF"/>
    <w:rsid w:val="00203971"/>
    <w:rsid w:val="00203DAB"/>
    <w:rsid w:val="00203FE9"/>
    <w:rsid w:val="00204B11"/>
    <w:rsid w:val="00205090"/>
    <w:rsid w:val="0020543F"/>
    <w:rsid w:val="002057FD"/>
    <w:rsid w:val="00205E02"/>
    <w:rsid w:val="00207026"/>
    <w:rsid w:val="00207FD7"/>
    <w:rsid w:val="0021168F"/>
    <w:rsid w:val="002125E7"/>
    <w:rsid w:val="00213CB2"/>
    <w:rsid w:val="002154A8"/>
    <w:rsid w:val="0021579E"/>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25EC6"/>
    <w:rsid w:val="00227019"/>
    <w:rsid w:val="0023025E"/>
    <w:rsid w:val="00230D28"/>
    <w:rsid w:val="002318C1"/>
    <w:rsid w:val="00232C25"/>
    <w:rsid w:val="00233D8F"/>
    <w:rsid w:val="002363D7"/>
    <w:rsid w:val="00236DA2"/>
    <w:rsid w:val="00237B17"/>
    <w:rsid w:val="00241DFF"/>
    <w:rsid w:val="002425A6"/>
    <w:rsid w:val="0024289C"/>
    <w:rsid w:val="002428BF"/>
    <w:rsid w:val="00243864"/>
    <w:rsid w:val="00243E49"/>
    <w:rsid w:val="002460F3"/>
    <w:rsid w:val="002467CC"/>
    <w:rsid w:val="002478C4"/>
    <w:rsid w:val="0025063D"/>
    <w:rsid w:val="00250F37"/>
    <w:rsid w:val="002529D4"/>
    <w:rsid w:val="002541F5"/>
    <w:rsid w:val="00254D42"/>
    <w:rsid w:val="00254F2F"/>
    <w:rsid w:val="00257BD3"/>
    <w:rsid w:val="00257CA8"/>
    <w:rsid w:val="00260407"/>
    <w:rsid w:val="00261AE3"/>
    <w:rsid w:val="00262020"/>
    <w:rsid w:val="002620D8"/>
    <w:rsid w:val="00262420"/>
    <w:rsid w:val="00264A97"/>
    <w:rsid w:val="00264BDD"/>
    <w:rsid w:val="002651F4"/>
    <w:rsid w:val="0026584E"/>
    <w:rsid w:val="00266304"/>
    <w:rsid w:val="00266C07"/>
    <w:rsid w:val="0026717E"/>
    <w:rsid w:val="00267267"/>
    <w:rsid w:val="0027010D"/>
    <w:rsid w:val="00270313"/>
    <w:rsid w:val="00270A65"/>
    <w:rsid w:val="002710DB"/>
    <w:rsid w:val="002713AB"/>
    <w:rsid w:val="00271521"/>
    <w:rsid w:val="00271E8F"/>
    <w:rsid w:val="00272621"/>
    <w:rsid w:val="00273390"/>
    <w:rsid w:val="00273B1A"/>
    <w:rsid w:val="00274859"/>
    <w:rsid w:val="00275BFF"/>
    <w:rsid w:val="00275D98"/>
    <w:rsid w:val="00275EC9"/>
    <w:rsid w:val="00276A29"/>
    <w:rsid w:val="002779A4"/>
    <w:rsid w:val="00277D50"/>
    <w:rsid w:val="00280C9B"/>
    <w:rsid w:val="00282E98"/>
    <w:rsid w:val="002835F3"/>
    <w:rsid w:val="00284BAA"/>
    <w:rsid w:val="00284FA6"/>
    <w:rsid w:val="00285507"/>
    <w:rsid w:val="00285C5F"/>
    <w:rsid w:val="00286083"/>
    <w:rsid w:val="00286621"/>
    <w:rsid w:val="00287650"/>
    <w:rsid w:val="002877D1"/>
    <w:rsid w:val="00287B09"/>
    <w:rsid w:val="00287DF0"/>
    <w:rsid w:val="00290852"/>
    <w:rsid w:val="00290984"/>
    <w:rsid w:val="002917AE"/>
    <w:rsid w:val="00291F6F"/>
    <w:rsid w:val="00294099"/>
    <w:rsid w:val="0029463E"/>
    <w:rsid w:val="00295437"/>
    <w:rsid w:val="0029578B"/>
    <w:rsid w:val="002957DC"/>
    <w:rsid w:val="0029592F"/>
    <w:rsid w:val="00296067"/>
    <w:rsid w:val="00296CB6"/>
    <w:rsid w:val="002971AD"/>
    <w:rsid w:val="0029770B"/>
    <w:rsid w:val="002A004F"/>
    <w:rsid w:val="002A02C6"/>
    <w:rsid w:val="002A0DFE"/>
    <w:rsid w:val="002A0FB0"/>
    <w:rsid w:val="002A1628"/>
    <w:rsid w:val="002A2157"/>
    <w:rsid w:val="002A2304"/>
    <w:rsid w:val="002A30A3"/>
    <w:rsid w:val="002A30C4"/>
    <w:rsid w:val="002A4880"/>
    <w:rsid w:val="002A5A5E"/>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C09EF"/>
    <w:rsid w:val="002C09FD"/>
    <w:rsid w:val="002C0D6E"/>
    <w:rsid w:val="002C1881"/>
    <w:rsid w:val="002C1BCD"/>
    <w:rsid w:val="002C21B2"/>
    <w:rsid w:val="002C3336"/>
    <w:rsid w:val="002C3765"/>
    <w:rsid w:val="002C45F9"/>
    <w:rsid w:val="002C523A"/>
    <w:rsid w:val="002C55C0"/>
    <w:rsid w:val="002C586A"/>
    <w:rsid w:val="002C669A"/>
    <w:rsid w:val="002C6B84"/>
    <w:rsid w:val="002D050F"/>
    <w:rsid w:val="002D07B9"/>
    <w:rsid w:val="002D0A37"/>
    <w:rsid w:val="002D2676"/>
    <w:rsid w:val="002D3810"/>
    <w:rsid w:val="002D3836"/>
    <w:rsid w:val="002D4038"/>
    <w:rsid w:val="002D46D9"/>
    <w:rsid w:val="002D519D"/>
    <w:rsid w:val="002D5C45"/>
    <w:rsid w:val="002D6006"/>
    <w:rsid w:val="002D6D90"/>
    <w:rsid w:val="002D7C8E"/>
    <w:rsid w:val="002E11DB"/>
    <w:rsid w:val="002E5D8D"/>
    <w:rsid w:val="002E5F21"/>
    <w:rsid w:val="002E6210"/>
    <w:rsid w:val="002E6309"/>
    <w:rsid w:val="002F00A7"/>
    <w:rsid w:val="002F088D"/>
    <w:rsid w:val="002F0D5D"/>
    <w:rsid w:val="002F113B"/>
    <w:rsid w:val="002F2E6F"/>
    <w:rsid w:val="002F3790"/>
    <w:rsid w:val="002F3B90"/>
    <w:rsid w:val="002F3BBD"/>
    <w:rsid w:val="002F63D1"/>
    <w:rsid w:val="002F678E"/>
    <w:rsid w:val="002F6A69"/>
    <w:rsid w:val="002F7709"/>
    <w:rsid w:val="00301A99"/>
    <w:rsid w:val="00302259"/>
    <w:rsid w:val="0030256D"/>
    <w:rsid w:val="00303178"/>
    <w:rsid w:val="00303295"/>
    <w:rsid w:val="00303BF8"/>
    <w:rsid w:val="00304E72"/>
    <w:rsid w:val="003056CC"/>
    <w:rsid w:val="00305E76"/>
    <w:rsid w:val="003065CD"/>
    <w:rsid w:val="00306886"/>
    <w:rsid w:val="003068C8"/>
    <w:rsid w:val="00306D74"/>
    <w:rsid w:val="00307262"/>
    <w:rsid w:val="0030796D"/>
    <w:rsid w:val="00307D2A"/>
    <w:rsid w:val="003101F1"/>
    <w:rsid w:val="0031088D"/>
    <w:rsid w:val="0031104B"/>
    <w:rsid w:val="00311D5E"/>
    <w:rsid w:val="00312014"/>
    <w:rsid w:val="003121AE"/>
    <w:rsid w:val="00312487"/>
    <w:rsid w:val="00312FE9"/>
    <w:rsid w:val="0031323C"/>
    <w:rsid w:val="00313FA7"/>
    <w:rsid w:val="003155EB"/>
    <w:rsid w:val="00315CE4"/>
    <w:rsid w:val="00320348"/>
    <w:rsid w:val="00320487"/>
    <w:rsid w:val="00322BE4"/>
    <w:rsid w:val="00322FB9"/>
    <w:rsid w:val="003235DF"/>
    <w:rsid w:val="00323DBF"/>
    <w:rsid w:val="003250E8"/>
    <w:rsid w:val="00325BD8"/>
    <w:rsid w:val="00325EF4"/>
    <w:rsid w:val="003263C0"/>
    <w:rsid w:val="00326CB8"/>
    <w:rsid w:val="0032767F"/>
    <w:rsid w:val="00327796"/>
    <w:rsid w:val="00327ECE"/>
    <w:rsid w:val="0033035F"/>
    <w:rsid w:val="00330E36"/>
    <w:rsid w:val="00331124"/>
    <w:rsid w:val="003328A0"/>
    <w:rsid w:val="003329A6"/>
    <w:rsid w:val="00333997"/>
    <w:rsid w:val="0033399F"/>
    <w:rsid w:val="0033400C"/>
    <w:rsid w:val="00334BC2"/>
    <w:rsid w:val="00335597"/>
    <w:rsid w:val="00335697"/>
    <w:rsid w:val="0033641C"/>
    <w:rsid w:val="0033686E"/>
    <w:rsid w:val="003373D0"/>
    <w:rsid w:val="00340216"/>
    <w:rsid w:val="0034041E"/>
    <w:rsid w:val="0034086F"/>
    <w:rsid w:val="00340F00"/>
    <w:rsid w:val="00341085"/>
    <w:rsid w:val="003411FC"/>
    <w:rsid w:val="003412C0"/>
    <w:rsid w:val="003423D1"/>
    <w:rsid w:val="00342883"/>
    <w:rsid w:val="00343479"/>
    <w:rsid w:val="00343573"/>
    <w:rsid w:val="00343961"/>
    <w:rsid w:val="0034544D"/>
    <w:rsid w:val="003456CC"/>
    <w:rsid w:val="003457B3"/>
    <w:rsid w:val="003462E7"/>
    <w:rsid w:val="0034689D"/>
    <w:rsid w:val="003504D8"/>
    <w:rsid w:val="00350C9C"/>
    <w:rsid w:val="00351108"/>
    <w:rsid w:val="003511CB"/>
    <w:rsid w:val="00352216"/>
    <w:rsid w:val="0035268F"/>
    <w:rsid w:val="00352949"/>
    <w:rsid w:val="00352C46"/>
    <w:rsid w:val="00352F08"/>
    <w:rsid w:val="00353214"/>
    <w:rsid w:val="003532A2"/>
    <w:rsid w:val="00353DF2"/>
    <w:rsid w:val="00354793"/>
    <w:rsid w:val="00354B92"/>
    <w:rsid w:val="00354EC6"/>
    <w:rsid w:val="003551E4"/>
    <w:rsid w:val="0035526C"/>
    <w:rsid w:val="00355AFD"/>
    <w:rsid w:val="003575CE"/>
    <w:rsid w:val="003576F1"/>
    <w:rsid w:val="003612C1"/>
    <w:rsid w:val="00361C0F"/>
    <w:rsid w:val="0036242D"/>
    <w:rsid w:val="00364829"/>
    <w:rsid w:val="00364B2E"/>
    <w:rsid w:val="00365631"/>
    <w:rsid w:val="0036627A"/>
    <w:rsid w:val="00366B15"/>
    <w:rsid w:val="00367506"/>
    <w:rsid w:val="00367700"/>
    <w:rsid w:val="003707E4"/>
    <w:rsid w:val="003711ED"/>
    <w:rsid w:val="00371D61"/>
    <w:rsid w:val="003721DE"/>
    <w:rsid w:val="003722D0"/>
    <w:rsid w:val="003735E4"/>
    <w:rsid w:val="00373C18"/>
    <w:rsid w:val="00374A22"/>
    <w:rsid w:val="00376DCD"/>
    <w:rsid w:val="00377767"/>
    <w:rsid w:val="00377EA0"/>
    <w:rsid w:val="00380B66"/>
    <w:rsid w:val="00380C58"/>
    <w:rsid w:val="00381BF0"/>
    <w:rsid w:val="00382F90"/>
    <w:rsid w:val="00383260"/>
    <w:rsid w:val="00383561"/>
    <w:rsid w:val="00384C2D"/>
    <w:rsid w:val="00390AB5"/>
    <w:rsid w:val="00390C56"/>
    <w:rsid w:val="00390EA4"/>
    <w:rsid w:val="003932CC"/>
    <w:rsid w:val="003938C8"/>
    <w:rsid w:val="0039409C"/>
    <w:rsid w:val="00394C7B"/>
    <w:rsid w:val="00395920"/>
    <w:rsid w:val="00395BD7"/>
    <w:rsid w:val="0039739C"/>
    <w:rsid w:val="0039766B"/>
    <w:rsid w:val="003A04B2"/>
    <w:rsid w:val="003A0B41"/>
    <w:rsid w:val="003A1FF9"/>
    <w:rsid w:val="003A2768"/>
    <w:rsid w:val="003A3630"/>
    <w:rsid w:val="003A4109"/>
    <w:rsid w:val="003A4FF9"/>
    <w:rsid w:val="003A617B"/>
    <w:rsid w:val="003A6578"/>
    <w:rsid w:val="003A664C"/>
    <w:rsid w:val="003A6DF8"/>
    <w:rsid w:val="003A6FB3"/>
    <w:rsid w:val="003B07F2"/>
    <w:rsid w:val="003B1208"/>
    <w:rsid w:val="003B12BE"/>
    <w:rsid w:val="003B1493"/>
    <w:rsid w:val="003B1995"/>
    <w:rsid w:val="003B2E18"/>
    <w:rsid w:val="003B30D4"/>
    <w:rsid w:val="003B3229"/>
    <w:rsid w:val="003B3A5E"/>
    <w:rsid w:val="003B3FD1"/>
    <w:rsid w:val="003B55EC"/>
    <w:rsid w:val="003B5C65"/>
    <w:rsid w:val="003B6CAB"/>
    <w:rsid w:val="003B6DF9"/>
    <w:rsid w:val="003B7B78"/>
    <w:rsid w:val="003B7D45"/>
    <w:rsid w:val="003C0CA9"/>
    <w:rsid w:val="003C2CD1"/>
    <w:rsid w:val="003C4036"/>
    <w:rsid w:val="003C4E90"/>
    <w:rsid w:val="003C5A85"/>
    <w:rsid w:val="003C62B0"/>
    <w:rsid w:val="003C62F3"/>
    <w:rsid w:val="003C63C2"/>
    <w:rsid w:val="003C6494"/>
    <w:rsid w:val="003C7019"/>
    <w:rsid w:val="003C76AA"/>
    <w:rsid w:val="003D0407"/>
    <w:rsid w:val="003D071A"/>
    <w:rsid w:val="003D0ECF"/>
    <w:rsid w:val="003D140A"/>
    <w:rsid w:val="003D1562"/>
    <w:rsid w:val="003D19F2"/>
    <w:rsid w:val="003D2DF5"/>
    <w:rsid w:val="003D2E17"/>
    <w:rsid w:val="003D3C95"/>
    <w:rsid w:val="003D3F42"/>
    <w:rsid w:val="003D44A4"/>
    <w:rsid w:val="003D4691"/>
    <w:rsid w:val="003D4EC2"/>
    <w:rsid w:val="003D51F4"/>
    <w:rsid w:val="003D5F56"/>
    <w:rsid w:val="003D622F"/>
    <w:rsid w:val="003D6B37"/>
    <w:rsid w:val="003D6E59"/>
    <w:rsid w:val="003E10AF"/>
    <w:rsid w:val="003E1195"/>
    <w:rsid w:val="003E12FC"/>
    <w:rsid w:val="003E17AF"/>
    <w:rsid w:val="003E27A4"/>
    <w:rsid w:val="003E2D54"/>
    <w:rsid w:val="003E2F4E"/>
    <w:rsid w:val="003E3378"/>
    <w:rsid w:val="003E367A"/>
    <w:rsid w:val="003E3F84"/>
    <w:rsid w:val="003E4179"/>
    <w:rsid w:val="003E5535"/>
    <w:rsid w:val="003E5808"/>
    <w:rsid w:val="003E5841"/>
    <w:rsid w:val="003E7389"/>
    <w:rsid w:val="003E77EC"/>
    <w:rsid w:val="003F0F5D"/>
    <w:rsid w:val="003F1F52"/>
    <w:rsid w:val="003F2CFC"/>
    <w:rsid w:val="003F35FD"/>
    <w:rsid w:val="003F3742"/>
    <w:rsid w:val="003F682C"/>
    <w:rsid w:val="003F7622"/>
    <w:rsid w:val="003F78C9"/>
    <w:rsid w:val="003F7D4F"/>
    <w:rsid w:val="004004A0"/>
    <w:rsid w:val="004020FD"/>
    <w:rsid w:val="00402343"/>
    <w:rsid w:val="004034BC"/>
    <w:rsid w:val="0040398A"/>
    <w:rsid w:val="00404703"/>
    <w:rsid w:val="00407890"/>
    <w:rsid w:val="004107C5"/>
    <w:rsid w:val="004113BC"/>
    <w:rsid w:val="004113C8"/>
    <w:rsid w:val="004117EF"/>
    <w:rsid w:val="00411DE7"/>
    <w:rsid w:val="004122AB"/>
    <w:rsid w:val="00413281"/>
    <w:rsid w:val="00413FC9"/>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4EF"/>
    <w:rsid w:val="00421C50"/>
    <w:rsid w:val="00422232"/>
    <w:rsid w:val="00422302"/>
    <w:rsid w:val="004233AA"/>
    <w:rsid w:val="00423741"/>
    <w:rsid w:val="004247DF"/>
    <w:rsid w:val="0042609F"/>
    <w:rsid w:val="004272A5"/>
    <w:rsid w:val="004273C9"/>
    <w:rsid w:val="00427D88"/>
    <w:rsid w:val="00430C57"/>
    <w:rsid w:val="0043211F"/>
    <w:rsid w:val="00433869"/>
    <w:rsid w:val="004342B2"/>
    <w:rsid w:val="00435006"/>
    <w:rsid w:val="004402CC"/>
    <w:rsid w:val="004404D8"/>
    <w:rsid w:val="00440AD4"/>
    <w:rsid w:val="00440D21"/>
    <w:rsid w:val="00441ACD"/>
    <w:rsid w:val="00442E22"/>
    <w:rsid w:val="00443621"/>
    <w:rsid w:val="00443FC8"/>
    <w:rsid w:val="004442DC"/>
    <w:rsid w:val="00444BF3"/>
    <w:rsid w:val="00450517"/>
    <w:rsid w:val="004511D1"/>
    <w:rsid w:val="004514D2"/>
    <w:rsid w:val="00451B08"/>
    <w:rsid w:val="00451BBD"/>
    <w:rsid w:val="004527B5"/>
    <w:rsid w:val="0045391C"/>
    <w:rsid w:val="0045673A"/>
    <w:rsid w:val="00456D6D"/>
    <w:rsid w:val="004570D5"/>
    <w:rsid w:val="004571B1"/>
    <w:rsid w:val="004572B2"/>
    <w:rsid w:val="0046141A"/>
    <w:rsid w:val="00461675"/>
    <w:rsid w:val="00461FEA"/>
    <w:rsid w:val="00462002"/>
    <w:rsid w:val="00462144"/>
    <w:rsid w:val="004639E3"/>
    <w:rsid w:val="00463A90"/>
    <w:rsid w:val="004643F2"/>
    <w:rsid w:val="00464CA5"/>
    <w:rsid w:val="00464DEF"/>
    <w:rsid w:val="0046552E"/>
    <w:rsid w:val="004663DF"/>
    <w:rsid w:val="00466957"/>
    <w:rsid w:val="00467DA2"/>
    <w:rsid w:val="00470805"/>
    <w:rsid w:val="004708CA"/>
    <w:rsid w:val="004717BB"/>
    <w:rsid w:val="004723A9"/>
    <w:rsid w:val="0047241F"/>
    <w:rsid w:val="0047294B"/>
    <w:rsid w:val="00472C76"/>
    <w:rsid w:val="00473EF0"/>
    <w:rsid w:val="0047525A"/>
    <w:rsid w:val="00475C5A"/>
    <w:rsid w:val="00475F37"/>
    <w:rsid w:val="004769B7"/>
    <w:rsid w:val="004801F4"/>
    <w:rsid w:val="00481696"/>
    <w:rsid w:val="00482543"/>
    <w:rsid w:val="00482F60"/>
    <w:rsid w:val="0048425B"/>
    <w:rsid w:val="00485CE1"/>
    <w:rsid w:val="00487C14"/>
    <w:rsid w:val="00487EC2"/>
    <w:rsid w:val="004904E1"/>
    <w:rsid w:val="004908D0"/>
    <w:rsid w:val="00490B5D"/>
    <w:rsid w:val="00491FB9"/>
    <w:rsid w:val="0049218D"/>
    <w:rsid w:val="00492E31"/>
    <w:rsid w:val="00492F62"/>
    <w:rsid w:val="00493623"/>
    <w:rsid w:val="00493ACD"/>
    <w:rsid w:val="0049494A"/>
    <w:rsid w:val="004949EA"/>
    <w:rsid w:val="00495FE3"/>
    <w:rsid w:val="00497267"/>
    <w:rsid w:val="0049727F"/>
    <w:rsid w:val="0049742E"/>
    <w:rsid w:val="00497519"/>
    <w:rsid w:val="00497D51"/>
    <w:rsid w:val="004A05A1"/>
    <w:rsid w:val="004A192E"/>
    <w:rsid w:val="004A2844"/>
    <w:rsid w:val="004A29F9"/>
    <w:rsid w:val="004A3EB9"/>
    <w:rsid w:val="004A430F"/>
    <w:rsid w:val="004A644A"/>
    <w:rsid w:val="004A6720"/>
    <w:rsid w:val="004A6DD2"/>
    <w:rsid w:val="004A7447"/>
    <w:rsid w:val="004B0960"/>
    <w:rsid w:val="004B0F84"/>
    <w:rsid w:val="004B1A33"/>
    <w:rsid w:val="004B22EB"/>
    <w:rsid w:val="004B2305"/>
    <w:rsid w:val="004B27EB"/>
    <w:rsid w:val="004B3579"/>
    <w:rsid w:val="004B47BC"/>
    <w:rsid w:val="004B4C30"/>
    <w:rsid w:val="004B5080"/>
    <w:rsid w:val="004B524B"/>
    <w:rsid w:val="004B639B"/>
    <w:rsid w:val="004C0023"/>
    <w:rsid w:val="004C00A8"/>
    <w:rsid w:val="004C0743"/>
    <w:rsid w:val="004C0DF6"/>
    <w:rsid w:val="004C3F89"/>
    <w:rsid w:val="004C4143"/>
    <w:rsid w:val="004C4238"/>
    <w:rsid w:val="004C4B3B"/>
    <w:rsid w:val="004C573F"/>
    <w:rsid w:val="004C5819"/>
    <w:rsid w:val="004C650C"/>
    <w:rsid w:val="004D01AF"/>
    <w:rsid w:val="004D16C6"/>
    <w:rsid w:val="004D1FF8"/>
    <w:rsid w:val="004D2D41"/>
    <w:rsid w:val="004D37E7"/>
    <w:rsid w:val="004D3F7D"/>
    <w:rsid w:val="004D4FFF"/>
    <w:rsid w:val="004D5733"/>
    <w:rsid w:val="004D5B77"/>
    <w:rsid w:val="004E01A5"/>
    <w:rsid w:val="004E0AB6"/>
    <w:rsid w:val="004E16C7"/>
    <w:rsid w:val="004E1736"/>
    <w:rsid w:val="004E48C0"/>
    <w:rsid w:val="004E5B82"/>
    <w:rsid w:val="004E5E13"/>
    <w:rsid w:val="004E7863"/>
    <w:rsid w:val="004F0195"/>
    <w:rsid w:val="004F0288"/>
    <w:rsid w:val="004F2981"/>
    <w:rsid w:val="004F2CCB"/>
    <w:rsid w:val="004F35E2"/>
    <w:rsid w:val="004F3817"/>
    <w:rsid w:val="004F40BB"/>
    <w:rsid w:val="004F46C4"/>
    <w:rsid w:val="004F4C4C"/>
    <w:rsid w:val="004F555D"/>
    <w:rsid w:val="004F6A35"/>
    <w:rsid w:val="004F6E3F"/>
    <w:rsid w:val="004F7585"/>
    <w:rsid w:val="005002D5"/>
    <w:rsid w:val="00500A45"/>
    <w:rsid w:val="00500DFE"/>
    <w:rsid w:val="00500F17"/>
    <w:rsid w:val="00502C4B"/>
    <w:rsid w:val="005032FF"/>
    <w:rsid w:val="00503F7B"/>
    <w:rsid w:val="0050535E"/>
    <w:rsid w:val="00506838"/>
    <w:rsid w:val="005072EE"/>
    <w:rsid w:val="005104D7"/>
    <w:rsid w:val="00511857"/>
    <w:rsid w:val="00511897"/>
    <w:rsid w:val="005122C9"/>
    <w:rsid w:val="00512F4E"/>
    <w:rsid w:val="0051386E"/>
    <w:rsid w:val="00514775"/>
    <w:rsid w:val="005148C1"/>
    <w:rsid w:val="005155C0"/>
    <w:rsid w:val="005165CA"/>
    <w:rsid w:val="0051683D"/>
    <w:rsid w:val="005202C3"/>
    <w:rsid w:val="00520C05"/>
    <w:rsid w:val="00521FDF"/>
    <w:rsid w:val="005221A2"/>
    <w:rsid w:val="00522474"/>
    <w:rsid w:val="005228B1"/>
    <w:rsid w:val="00522AD7"/>
    <w:rsid w:val="00522FF1"/>
    <w:rsid w:val="0052316D"/>
    <w:rsid w:val="00524B0C"/>
    <w:rsid w:val="00526182"/>
    <w:rsid w:val="00526AA2"/>
    <w:rsid w:val="00527796"/>
    <w:rsid w:val="005278AC"/>
    <w:rsid w:val="005302A2"/>
    <w:rsid w:val="00530327"/>
    <w:rsid w:val="00533091"/>
    <w:rsid w:val="0053333C"/>
    <w:rsid w:val="00533D1C"/>
    <w:rsid w:val="00535041"/>
    <w:rsid w:val="005350B7"/>
    <w:rsid w:val="00535C00"/>
    <w:rsid w:val="005360D3"/>
    <w:rsid w:val="00536481"/>
    <w:rsid w:val="00536A1C"/>
    <w:rsid w:val="00536E4A"/>
    <w:rsid w:val="0053709A"/>
    <w:rsid w:val="00537196"/>
    <w:rsid w:val="00540408"/>
    <w:rsid w:val="00540B0A"/>
    <w:rsid w:val="00541058"/>
    <w:rsid w:val="00543D2E"/>
    <w:rsid w:val="00544C09"/>
    <w:rsid w:val="00545D7F"/>
    <w:rsid w:val="00545E8F"/>
    <w:rsid w:val="0054698A"/>
    <w:rsid w:val="00546FCC"/>
    <w:rsid w:val="00550D1A"/>
    <w:rsid w:val="00555B7B"/>
    <w:rsid w:val="00557AE6"/>
    <w:rsid w:val="0056093E"/>
    <w:rsid w:val="00561056"/>
    <w:rsid w:val="00561A6B"/>
    <w:rsid w:val="00562C9C"/>
    <w:rsid w:val="00562C9D"/>
    <w:rsid w:val="00562ED5"/>
    <w:rsid w:val="005635C0"/>
    <w:rsid w:val="0056399F"/>
    <w:rsid w:val="00563BD0"/>
    <w:rsid w:val="00563F46"/>
    <w:rsid w:val="00564B1D"/>
    <w:rsid w:val="00564BFD"/>
    <w:rsid w:val="00566AB6"/>
    <w:rsid w:val="00566BEC"/>
    <w:rsid w:val="00566FAA"/>
    <w:rsid w:val="005707CE"/>
    <w:rsid w:val="00571F66"/>
    <w:rsid w:val="00573C8E"/>
    <w:rsid w:val="00573E2A"/>
    <w:rsid w:val="005748C0"/>
    <w:rsid w:val="0057493E"/>
    <w:rsid w:val="005758CC"/>
    <w:rsid w:val="005834B9"/>
    <w:rsid w:val="00583AA1"/>
    <w:rsid w:val="00583E72"/>
    <w:rsid w:val="005843E0"/>
    <w:rsid w:val="00584486"/>
    <w:rsid w:val="00584957"/>
    <w:rsid w:val="00584F9D"/>
    <w:rsid w:val="0058526C"/>
    <w:rsid w:val="0058636B"/>
    <w:rsid w:val="00587177"/>
    <w:rsid w:val="00587858"/>
    <w:rsid w:val="005903AF"/>
    <w:rsid w:val="005919CA"/>
    <w:rsid w:val="00591D9D"/>
    <w:rsid w:val="00592048"/>
    <w:rsid w:val="0059219C"/>
    <w:rsid w:val="005921A2"/>
    <w:rsid w:val="005926FD"/>
    <w:rsid w:val="00592E90"/>
    <w:rsid w:val="00593023"/>
    <w:rsid w:val="005936BA"/>
    <w:rsid w:val="005A0B86"/>
    <w:rsid w:val="005A0DE8"/>
    <w:rsid w:val="005A133F"/>
    <w:rsid w:val="005A1960"/>
    <w:rsid w:val="005A25B8"/>
    <w:rsid w:val="005A25D3"/>
    <w:rsid w:val="005A304C"/>
    <w:rsid w:val="005A3B36"/>
    <w:rsid w:val="005A3C5F"/>
    <w:rsid w:val="005A4107"/>
    <w:rsid w:val="005A44F4"/>
    <w:rsid w:val="005A4596"/>
    <w:rsid w:val="005A4679"/>
    <w:rsid w:val="005A4E9F"/>
    <w:rsid w:val="005A5522"/>
    <w:rsid w:val="005A55D1"/>
    <w:rsid w:val="005A68C2"/>
    <w:rsid w:val="005A76E3"/>
    <w:rsid w:val="005B040E"/>
    <w:rsid w:val="005B094B"/>
    <w:rsid w:val="005B18CB"/>
    <w:rsid w:val="005B207E"/>
    <w:rsid w:val="005B2854"/>
    <w:rsid w:val="005B2A92"/>
    <w:rsid w:val="005B306E"/>
    <w:rsid w:val="005B3374"/>
    <w:rsid w:val="005B4C13"/>
    <w:rsid w:val="005B50F6"/>
    <w:rsid w:val="005B74DF"/>
    <w:rsid w:val="005B7929"/>
    <w:rsid w:val="005C0163"/>
    <w:rsid w:val="005C1F0B"/>
    <w:rsid w:val="005C1F9E"/>
    <w:rsid w:val="005C35B4"/>
    <w:rsid w:val="005C3778"/>
    <w:rsid w:val="005C4469"/>
    <w:rsid w:val="005C5AD2"/>
    <w:rsid w:val="005C6171"/>
    <w:rsid w:val="005C6635"/>
    <w:rsid w:val="005C6880"/>
    <w:rsid w:val="005C7085"/>
    <w:rsid w:val="005C7564"/>
    <w:rsid w:val="005C7D3C"/>
    <w:rsid w:val="005C7EE2"/>
    <w:rsid w:val="005D009D"/>
    <w:rsid w:val="005D0218"/>
    <w:rsid w:val="005D175A"/>
    <w:rsid w:val="005D19C2"/>
    <w:rsid w:val="005D1D9C"/>
    <w:rsid w:val="005D26BD"/>
    <w:rsid w:val="005D3164"/>
    <w:rsid w:val="005D31A5"/>
    <w:rsid w:val="005D3416"/>
    <w:rsid w:val="005D3C1E"/>
    <w:rsid w:val="005D4493"/>
    <w:rsid w:val="005D4625"/>
    <w:rsid w:val="005D7722"/>
    <w:rsid w:val="005D7BF3"/>
    <w:rsid w:val="005D7FE2"/>
    <w:rsid w:val="005E0BE4"/>
    <w:rsid w:val="005E36FD"/>
    <w:rsid w:val="005E3EA4"/>
    <w:rsid w:val="005E3F75"/>
    <w:rsid w:val="005E5DA9"/>
    <w:rsid w:val="005E7AEF"/>
    <w:rsid w:val="005E7C63"/>
    <w:rsid w:val="005E7D55"/>
    <w:rsid w:val="005E7E63"/>
    <w:rsid w:val="005E7ED4"/>
    <w:rsid w:val="005F1293"/>
    <w:rsid w:val="005F1495"/>
    <w:rsid w:val="005F26BC"/>
    <w:rsid w:val="005F2C91"/>
    <w:rsid w:val="005F2CC0"/>
    <w:rsid w:val="005F4230"/>
    <w:rsid w:val="005F48B2"/>
    <w:rsid w:val="005F55A3"/>
    <w:rsid w:val="005F621F"/>
    <w:rsid w:val="005F6932"/>
    <w:rsid w:val="005F7D28"/>
    <w:rsid w:val="00601E63"/>
    <w:rsid w:val="00602471"/>
    <w:rsid w:val="00602722"/>
    <w:rsid w:val="006029A0"/>
    <w:rsid w:val="00604764"/>
    <w:rsid w:val="006049B8"/>
    <w:rsid w:val="00604D49"/>
    <w:rsid w:val="00604E2C"/>
    <w:rsid w:val="006058EA"/>
    <w:rsid w:val="00605A1B"/>
    <w:rsid w:val="00605E7B"/>
    <w:rsid w:val="0060607B"/>
    <w:rsid w:val="00606B37"/>
    <w:rsid w:val="00606D0B"/>
    <w:rsid w:val="006074D1"/>
    <w:rsid w:val="006077B1"/>
    <w:rsid w:val="006106B6"/>
    <w:rsid w:val="00610778"/>
    <w:rsid w:val="00610785"/>
    <w:rsid w:val="0061083A"/>
    <w:rsid w:val="00611FAF"/>
    <w:rsid w:val="006123D4"/>
    <w:rsid w:val="006136BB"/>
    <w:rsid w:val="00614677"/>
    <w:rsid w:val="00616252"/>
    <w:rsid w:val="0061678E"/>
    <w:rsid w:val="006168AE"/>
    <w:rsid w:val="00620BAC"/>
    <w:rsid w:val="00620FB0"/>
    <w:rsid w:val="0062117D"/>
    <w:rsid w:val="00621733"/>
    <w:rsid w:val="00621EE0"/>
    <w:rsid w:val="006237B3"/>
    <w:rsid w:val="006237CD"/>
    <w:rsid w:val="00624421"/>
    <w:rsid w:val="00624568"/>
    <w:rsid w:val="006248C8"/>
    <w:rsid w:val="006249F4"/>
    <w:rsid w:val="0062590C"/>
    <w:rsid w:val="00625B24"/>
    <w:rsid w:val="00625F8F"/>
    <w:rsid w:val="006278E1"/>
    <w:rsid w:val="00627A18"/>
    <w:rsid w:val="00627DD7"/>
    <w:rsid w:val="006311EB"/>
    <w:rsid w:val="00631AB6"/>
    <w:rsid w:val="00633A45"/>
    <w:rsid w:val="00633C62"/>
    <w:rsid w:val="00633E24"/>
    <w:rsid w:val="00634112"/>
    <w:rsid w:val="00634200"/>
    <w:rsid w:val="00634B44"/>
    <w:rsid w:val="00635BC5"/>
    <w:rsid w:val="00635E29"/>
    <w:rsid w:val="006365A4"/>
    <w:rsid w:val="006372FE"/>
    <w:rsid w:val="00640A10"/>
    <w:rsid w:val="0064160E"/>
    <w:rsid w:val="006419B2"/>
    <w:rsid w:val="0064389A"/>
    <w:rsid w:val="00644189"/>
    <w:rsid w:val="00644588"/>
    <w:rsid w:val="00645465"/>
    <w:rsid w:val="00646446"/>
    <w:rsid w:val="00647752"/>
    <w:rsid w:val="00647D5F"/>
    <w:rsid w:val="00650A81"/>
    <w:rsid w:val="00650D31"/>
    <w:rsid w:val="00650E13"/>
    <w:rsid w:val="00651457"/>
    <w:rsid w:val="00651507"/>
    <w:rsid w:val="0065209B"/>
    <w:rsid w:val="00652B94"/>
    <w:rsid w:val="0065318A"/>
    <w:rsid w:val="0065364F"/>
    <w:rsid w:val="00653E75"/>
    <w:rsid w:val="006540CC"/>
    <w:rsid w:val="00654874"/>
    <w:rsid w:val="00654A75"/>
    <w:rsid w:val="00656A44"/>
    <w:rsid w:val="00656F17"/>
    <w:rsid w:val="00661F18"/>
    <w:rsid w:val="00662450"/>
    <w:rsid w:val="00662D76"/>
    <w:rsid w:val="00663054"/>
    <w:rsid w:val="006634CE"/>
    <w:rsid w:val="00663D69"/>
    <w:rsid w:val="00663DFC"/>
    <w:rsid w:val="006643CA"/>
    <w:rsid w:val="00664E8F"/>
    <w:rsid w:val="006655CD"/>
    <w:rsid w:val="0066763B"/>
    <w:rsid w:val="0067106D"/>
    <w:rsid w:val="006711A4"/>
    <w:rsid w:val="00671D3F"/>
    <w:rsid w:val="00672198"/>
    <w:rsid w:val="00672874"/>
    <w:rsid w:val="006734CD"/>
    <w:rsid w:val="00673C40"/>
    <w:rsid w:val="00674EF6"/>
    <w:rsid w:val="00675D70"/>
    <w:rsid w:val="006764EF"/>
    <w:rsid w:val="00676A79"/>
    <w:rsid w:val="0067799A"/>
    <w:rsid w:val="006803F6"/>
    <w:rsid w:val="0068096C"/>
    <w:rsid w:val="00680F1F"/>
    <w:rsid w:val="00680F4F"/>
    <w:rsid w:val="00682388"/>
    <w:rsid w:val="0068331C"/>
    <w:rsid w:val="00684942"/>
    <w:rsid w:val="0068518B"/>
    <w:rsid w:val="00685304"/>
    <w:rsid w:val="0068556B"/>
    <w:rsid w:val="00685AB2"/>
    <w:rsid w:val="006872D4"/>
    <w:rsid w:val="00687DA9"/>
    <w:rsid w:val="0069011D"/>
    <w:rsid w:val="006905D7"/>
    <w:rsid w:val="00690AE0"/>
    <w:rsid w:val="00690C32"/>
    <w:rsid w:val="0069125F"/>
    <w:rsid w:val="0069179D"/>
    <w:rsid w:val="00691AB9"/>
    <w:rsid w:val="00691DC8"/>
    <w:rsid w:val="006923FC"/>
    <w:rsid w:val="00692988"/>
    <w:rsid w:val="00692EEC"/>
    <w:rsid w:val="006931A6"/>
    <w:rsid w:val="00695946"/>
    <w:rsid w:val="00696279"/>
    <w:rsid w:val="00696657"/>
    <w:rsid w:val="006967C9"/>
    <w:rsid w:val="00696AD3"/>
    <w:rsid w:val="00696F9D"/>
    <w:rsid w:val="006977C2"/>
    <w:rsid w:val="00697A1D"/>
    <w:rsid w:val="006A0A00"/>
    <w:rsid w:val="006A0A0F"/>
    <w:rsid w:val="006A0A5C"/>
    <w:rsid w:val="006A23D4"/>
    <w:rsid w:val="006A36D5"/>
    <w:rsid w:val="006A39DD"/>
    <w:rsid w:val="006A3A41"/>
    <w:rsid w:val="006A40DD"/>
    <w:rsid w:val="006A4DD8"/>
    <w:rsid w:val="006A725E"/>
    <w:rsid w:val="006B02C0"/>
    <w:rsid w:val="006B216F"/>
    <w:rsid w:val="006B321E"/>
    <w:rsid w:val="006B33E5"/>
    <w:rsid w:val="006B426D"/>
    <w:rsid w:val="006B5AC3"/>
    <w:rsid w:val="006B5DC0"/>
    <w:rsid w:val="006B69D8"/>
    <w:rsid w:val="006B6C07"/>
    <w:rsid w:val="006B6CAD"/>
    <w:rsid w:val="006B701B"/>
    <w:rsid w:val="006B73F7"/>
    <w:rsid w:val="006B77EF"/>
    <w:rsid w:val="006B7949"/>
    <w:rsid w:val="006B7E30"/>
    <w:rsid w:val="006C057F"/>
    <w:rsid w:val="006C0E18"/>
    <w:rsid w:val="006C1CE0"/>
    <w:rsid w:val="006C218F"/>
    <w:rsid w:val="006C2193"/>
    <w:rsid w:val="006C3841"/>
    <w:rsid w:val="006C385B"/>
    <w:rsid w:val="006C41D8"/>
    <w:rsid w:val="006C4287"/>
    <w:rsid w:val="006C4379"/>
    <w:rsid w:val="006C51A9"/>
    <w:rsid w:val="006C7312"/>
    <w:rsid w:val="006D13F2"/>
    <w:rsid w:val="006D1C03"/>
    <w:rsid w:val="006D27C7"/>
    <w:rsid w:val="006D2CA4"/>
    <w:rsid w:val="006D3C98"/>
    <w:rsid w:val="006D45A1"/>
    <w:rsid w:val="006D4C18"/>
    <w:rsid w:val="006D55AA"/>
    <w:rsid w:val="006D56DD"/>
    <w:rsid w:val="006D7118"/>
    <w:rsid w:val="006D7CB9"/>
    <w:rsid w:val="006E1228"/>
    <w:rsid w:val="006E31C1"/>
    <w:rsid w:val="006E357B"/>
    <w:rsid w:val="006E378C"/>
    <w:rsid w:val="006E390D"/>
    <w:rsid w:val="006E3C41"/>
    <w:rsid w:val="006E4083"/>
    <w:rsid w:val="006E4449"/>
    <w:rsid w:val="006E4FD3"/>
    <w:rsid w:val="006E5B06"/>
    <w:rsid w:val="006E5B6C"/>
    <w:rsid w:val="006E60F4"/>
    <w:rsid w:val="006E6153"/>
    <w:rsid w:val="006E61B6"/>
    <w:rsid w:val="006E7126"/>
    <w:rsid w:val="006E7D26"/>
    <w:rsid w:val="006F1C00"/>
    <w:rsid w:val="006F208D"/>
    <w:rsid w:val="006F2DAE"/>
    <w:rsid w:val="006F341B"/>
    <w:rsid w:val="006F3EE9"/>
    <w:rsid w:val="006F484D"/>
    <w:rsid w:val="006F4D48"/>
    <w:rsid w:val="006F5788"/>
    <w:rsid w:val="006F5C39"/>
    <w:rsid w:val="006F618C"/>
    <w:rsid w:val="006F64C1"/>
    <w:rsid w:val="006F7F30"/>
    <w:rsid w:val="006F7F96"/>
    <w:rsid w:val="00700048"/>
    <w:rsid w:val="00700651"/>
    <w:rsid w:val="00700A1F"/>
    <w:rsid w:val="00700CD8"/>
    <w:rsid w:val="0070117E"/>
    <w:rsid w:val="00701231"/>
    <w:rsid w:val="00701955"/>
    <w:rsid w:val="007035C5"/>
    <w:rsid w:val="00704235"/>
    <w:rsid w:val="0070425D"/>
    <w:rsid w:val="00705119"/>
    <w:rsid w:val="00707B29"/>
    <w:rsid w:val="00707F37"/>
    <w:rsid w:val="007102E3"/>
    <w:rsid w:val="00710FC0"/>
    <w:rsid w:val="0071211F"/>
    <w:rsid w:val="00712923"/>
    <w:rsid w:val="00713397"/>
    <w:rsid w:val="007139B1"/>
    <w:rsid w:val="00715F52"/>
    <w:rsid w:val="007162D2"/>
    <w:rsid w:val="007203FE"/>
    <w:rsid w:val="00720ADD"/>
    <w:rsid w:val="00720CB4"/>
    <w:rsid w:val="00721412"/>
    <w:rsid w:val="00721A18"/>
    <w:rsid w:val="00721F39"/>
    <w:rsid w:val="00725E08"/>
    <w:rsid w:val="00725EAB"/>
    <w:rsid w:val="007260FF"/>
    <w:rsid w:val="00726562"/>
    <w:rsid w:val="00726AC3"/>
    <w:rsid w:val="007273DD"/>
    <w:rsid w:val="00727DA1"/>
    <w:rsid w:val="007310B7"/>
    <w:rsid w:val="0073196B"/>
    <w:rsid w:val="007328A3"/>
    <w:rsid w:val="00733156"/>
    <w:rsid w:val="00733494"/>
    <w:rsid w:val="007341D5"/>
    <w:rsid w:val="00734D20"/>
    <w:rsid w:val="007358AD"/>
    <w:rsid w:val="00736362"/>
    <w:rsid w:val="007368F0"/>
    <w:rsid w:val="00737639"/>
    <w:rsid w:val="00737A6F"/>
    <w:rsid w:val="0074035D"/>
    <w:rsid w:val="00741716"/>
    <w:rsid w:val="00741831"/>
    <w:rsid w:val="00744E21"/>
    <w:rsid w:val="00745412"/>
    <w:rsid w:val="007461B1"/>
    <w:rsid w:val="0074725B"/>
    <w:rsid w:val="007474C3"/>
    <w:rsid w:val="00750A43"/>
    <w:rsid w:val="00751040"/>
    <w:rsid w:val="007511BD"/>
    <w:rsid w:val="00751274"/>
    <w:rsid w:val="007517C0"/>
    <w:rsid w:val="00752422"/>
    <w:rsid w:val="00753166"/>
    <w:rsid w:val="00754C6F"/>
    <w:rsid w:val="0075524A"/>
    <w:rsid w:val="00755760"/>
    <w:rsid w:val="00756402"/>
    <w:rsid w:val="00757A6B"/>
    <w:rsid w:val="0076043B"/>
    <w:rsid w:val="007611E4"/>
    <w:rsid w:val="007612D0"/>
    <w:rsid w:val="00761513"/>
    <w:rsid w:val="007617AA"/>
    <w:rsid w:val="00761802"/>
    <w:rsid w:val="00762267"/>
    <w:rsid w:val="00762A48"/>
    <w:rsid w:val="00762D22"/>
    <w:rsid w:val="00762E41"/>
    <w:rsid w:val="00763F80"/>
    <w:rsid w:val="00764227"/>
    <w:rsid w:val="007643C3"/>
    <w:rsid w:val="007648E0"/>
    <w:rsid w:val="00764FAE"/>
    <w:rsid w:val="00765351"/>
    <w:rsid w:val="007659A1"/>
    <w:rsid w:val="007669E1"/>
    <w:rsid w:val="00770BF3"/>
    <w:rsid w:val="00770F3D"/>
    <w:rsid w:val="007713E9"/>
    <w:rsid w:val="007715C4"/>
    <w:rsid w:val="00771F85"/>
    <w:rsid w:val="00772283"/>
    <w:rsid w:val="007727F0"/>
    <w:rsid w:val="00772C70"/>
    <w:rsid w:val="007732EA"/>
    <w:rsid w:val="00773E1F"/>
    <w:rsid w:val="00774207"/>
    <w:rsid w:val="00776779"/>
    <w:rsid w:val="00776FFF"/>
    <w:rsid w:val="00780D2B"/>
    <w:rsid w:val="00781679"/>
    <w:rsid w:val="0078221C"/>
    <w:rsid w:val="00782750"/>
    <w:rsid w:val="00782DBA"/>
    <w:rsid w:val="00782F63"/>
    <w:rsid w:val="00783A92"/>
    <w:rsid w:val="00784232"/>
    <w:rsid w:val="00784336"/>
    <w:rsid w:val="007849D1"/>
    <w:rsid w:val="00784B34"/>
    <w:rsid w:val="00784FEE"/>
    <w:rsid w:val="0078574A"/>
    <w:rsid w:val="00786FE2"/>
    <w:rsid w:val="00787C56"/>
    <w:rsid w:val="007901B7"/>
    <w:rsid w:val="007915F1"/>
    <w:rsid w:val="00791ACC"/>
    <w:rsid w:val="0079438C"/>
    <w:rsid w:val="00794BDD"/>
    <w:rsid w:val="007973BB"/>
    <w:rsid w:val="007978DF"/>
    <w:rsid w:val="00797C7E"/>
    <w:rsid w:val="007A060E"/>
    <w:rsid w:val="007A1293"/>
    <w:rsid w:val="007A172C"/>
    <w:rsid w:val="007A1C48"/>
    <w:rsid w:val="007A2007"/>
    <w:rsid w:val="007A24C3"/>
    <w:rsid w:val="007A3849"/>
    <w:rsid w:val="007A449E"/>
    <w:rsid w:val="007A47E9"/>
    <w:rsid w:val="007A49F2"/>
    <w:rsid w:val="007A49FA"/>
    <w:rsid w:val="007A52B2"/>
    <w:rsid w:val="007A5A3A"/>
    <w:rsid w:val="007A5B99"/>
    <w:rsid w:val="007A5EF4"/>
    <w:rsid w:val="007B0171"/>
    <w:rsid w:val="007B063B"/>
    <w:rsid w:val="007B0AD9"/>
    <w:rsid w:val="007B0F06"/>
    <w:rsid w:val="007B17DA"/>
    <w:rsid w:val="007B1912"/>
    <w:rsid w:val="007B1F13"/>
    <w:rsid w:val="007B2327"/>
    <w:rsid w:val="007B25A4"/>
    <w:rsid w:val="007B54A2"/>
    <w:rsid w:val="007B630B"/>
    <w:rsid w:val="007B74A8"/>
    <w:rsid w:val="007B7E2C"/>
    <w:rsid w:val="007C1552"/>
    <w:rsid w:val="007C214C"/>
    <w:rsid w:val="007C21BE"/>
    <w:rsid w:val="007C262B"/>
    <w:rsid w:val="007C2DDC"/>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78E"/>
    <w:rsid w:val="007E1818"/>
    <w:rsid w:val="007E48DC"/>
    <w:rsid w:val="007E522A"/>
    <w:rsid w:val="007E71EB"/>
    <w:rsid w:val="007E7DE4"/>
    <w:rsid w:val="007E7F2A"/>
    <w:rsid w:val="007F1D2A"/>
    <w:rsid w:val="007F2013"/>
    <w:rsid w:val="007F2CF0"/>
    <w:rsid w:val="007F330A"/>
    <w:rsid w:val="007F3581"/>
    <w:rsid w:val="007F5354"/>
    <w:rsid w:val="007F5512"/>
    <w:rsid w:val="007F55F9"/>
    <w:rsid w:val="007F5B0D"/>
    <w:rsid w:val="007F5CD9"/>
    <w:rsid w:val="007F6069"/>
    <w:rsid w:val="007F6357"/>
    <w:rsid w:val="007F7184"/>
    <w:rsid w:val="007F7E67"/>
    <w:rsid w:val="00800728"/>
    <w:rsid w:val="00800A6C"/>
    <w:rsid w:val="008011A1"/>
    <w:rsid w:val="00801EEA"/>
    <w:rsid w:val="00801F08"/>
    <w:rsid w:val="00802A8D"/>
    <w:rsid w:val="00802F21"/>
    <w:rsid w:val="008039BE"/>
    <w:rsid w:val="00804479"/>
    <w:rsid w:val="00805260"/>
    <w:rsid w:val="00805892"/>
    <w:rsid w:val="00805DAC"/>
    <w:rsid w:val="00805E71"/>
    <w:rsid w:val="0080635C"/>
    <w:rsid w:val="008078CF"/>
    <w:rsid w:val="0081093E"/>
    <w:rsid w:val="00810F22"/>
    <w:rsid w:val="0081129A"/>
    <w:rsid w:val="00812C36"/>
    <w:rsid w:val="008134B0"/>
    <w:rsid w:val="0081361D"/>
    <w:rsid w:val="00813630"/>
    <w:rsid w:val="00813A5C"/>
    <w:rsid w:val="00813B5B"/>
    <w:rsid w:val="0081421A"/>
    <w:rsid w:val="008151D1"/>
    <w:rsid w:val="00815ADA"/>
    <w:rsid w:val="008160F2"/>
    <w:rsid w:val="00817C6D"/>
    <w:rsid w:val="00817EEF"/>
    <w:rsid w:val="008204F9"/>
    <w:rsid w:val="00820D61"/>
    <w:rsid w:val="0082220C"/>
    <w:rsid w:val="00823710"/>
    <w:rsid w:val="00823807"/>
    <w:rsid w:val="00824316"/>
    <w:rsid w:val="0082435D"/>
    <w:rsid w:val="008245A0"/>
    <w:rsid w:val="00825544"/>
    <w:rsid w:val="0082611C"/>
    <w:rsid w:val="00826651"/>
    <w:rsid w:val="00827B81"/>
    <w:rsid w:val="00827BF3"/>
    <w:rsid w:val="008300DD"/>
    <w:rsid w:val="00831DD8"/>
    <w:rsid w:val="00832957"/>
    <w:rsid w:val="0083295A"/>
    <w:rsid w:val="00833181"/>
    <w:rsid w:val="00833ADC"/>
    <w:rsid w:val="0083408E"/>
    <w:rsid w:val="008343EC"/>
    <w:rsid w:val="0083549E"/>
    <w:rsid w:val="00835AB2"/>
    <w:rsid w:val="0083660C"/>
    <w:rsid w:val="0083716E"/>
    <w:rsid w:val="008401FA"/>
    <w:rsid w:val="00843302"/>
    <w:rsid w:val="00844092"/>
    <w:rsid w:val="00845210"/>
    <w:rsid w:val="00845565"/>
    <w:rsid w:val="00845C37"/>
    <w:rsid w:val="008478A8"/>
    <w:rsid w:val="00850A13"/>
    <w:rsid w:val="00851365"/>
    <w:rsid w:val="00851917"/>
    <w:rsid w:val="00852D9D"/>
    <w:rsid w:val="00853907"/>
    <w:rsid w:val="008541A5"/>
    <w:rsid w:val="0085461C"/>
    <w:rsid w:val="00855033"/>
    <w:rsid w:val="0085515B"/>
    <w:rsid w:val="0085533A"/>
    <w:rsid w:val="00855B1F"/>
    <w:rsid w:val="00855C51"/>
    <w:rsid w:val="00855EDF"/>
    <w:rsid w:val="0086014E"/>
    <w:rsid w:val="00860D1C"/>
    <w:rsid w:val="00862088"/>
    <w:rsid w:val="008622A8"/>
    <w:rsid w:val="00862D6E"/>
    <w:rsid w:val="00862DDF"/>
    <w:rsid w:val="00862F9F"/>
    <w:rsid w:val="0086325D"/>
    <w:rsid w:val="0086592F"/>
    <w:rsid w:val="008659DC"/>
    <w:rsid w:val="00866038"/>
    <w:rsid w:val="00866162"/>
    <w:rsid w:val="0086727D"/>
    <w:rsid w:val="00867655"/>
    <w:rsid w:val="00867AE2"/>
    <w:rsid w:val="00867B0C"/>
    <w:rsid w:val="008707AA"/>
    <w:rsid w:val="008727C4"/>
    <w:rsid w:val="00872EF1"/>
    <w:rsid w:val="00874296"/>
    <w:rsid w:val="0087526F"/>
    <w:rsid w:val="008768E8"/>
    <w:rsid w:val="00877815"/>
    <w:rsid w:val="00880ABA"/>
    <w:rsid w:val="0088160C"/>
    <w:rsid w:val="00881C81"/>
    <w:rsid w:val="008822AB"/>
    <w:rsid w:val="008826F7"/>
    <w:rsid w:val="00883217"/>
    <w:rsid w:val="008835BD"/>
    <w:rsid w:val="00884D97"/>
    <w:rsid w:val="00885477"/>
    <w:rsid w:val="00885850"/>
    <w:rsid w:val="00885ADC"/>
    <w:rsid w:val="008864A4"/>
    <w:rsid w:val="008871A9"/>
    <w:rsid w:val="0088732B"/>
    <w:rsid w:val="00890075"/>
    <w:rsid w:val="00892481"/>
    <w:rsid w:val="00892DFC"/>
    <w:rsid w:val="00892F23"/>
    <w:rsid w:val="00894294"/>
    <w:rsid w:val="00894A3E"/>
    <w:rsid w:val="00895815"/>
    <w:rsid w:val="00895A2C"/>
    <w:rsid w:val="00895B60"/>
    <w:rsid w:val="00895C92"/>
    <w:rsid w:val="00896CA9"/>
    <w:rsid w:val="00897072"/>
    <w:rsid w:val="00897385"/>
    <w:rsid w:val="008976A0"/>
    <w:rsid w:val="008A20C5"/>
    <w:rsid w:val="008A2485"/>
    <w:rsid w:val="008A2879"/>
    <w:rsid w:val="008A32C5"/>
    <w:rsid w:val="008A3B96"/>
    <w:rsid w:val="008A41B1"/>
    <w:rsid w:val="008A48F5"/>
    <w:rsid w:val="008A740E"/>
    <w:rsid w:val="008A7506"/>
    <w:rsid w:val="008A7BC1"/>
    <w:rsid w:val="008A7E03"/>
    <w:rsid w:val="008B19D3"/>
    <w:rsid w:val="008B29F8"/>
    <w:rsid w:val="008B2ADD"/>
    <w:rsid w:val="008B357F"/>
    <w:rsid w:val="008B4072"/>
    <w:rsid w:val="008B51D9"/>
    <w:rsid w:val="008B5A64"/>
    <w:rsid w:val="008B6959"/>
    <w:rsid w:val="008B72B1"/>
    <w:rsid w:val="008B7774"/>
    <w:rsid w:val="008B7960"/>
    <w:rsid w:val="008C02F9"/>
    <w:rsid w:val="008C1888"/>
    <w:rsid w:val="008C2ED0"/>
    <w:rsid w:val="008C3CF1"/>
    <w:rsid w:val="008C44B0"/>
    <w:rsid w:val="008C5E1F"/>
    <w:rsid w:val="008C643F"/>
    <w:rsid w:val="008C6696"/>
    <w:rsid w:val="008C6CD9"/>
    <w:rsid w:val="008C7ADA"/>
    <w:rsid w:val="008D0799"/>
    <w:rsid w:val="008D0EF2"/>
    <w:rsid w:val="008D1488"/>
    <w:rsid w:val="008D1CD7"/>
    <w:rsid w:val="008D1D80"/>
    <w:rsid w:val="008D2884"/>
    <w:rsid w:val="008D2FC3"/>
    <w:rsid w:val="008D30A7"/>
    <w:rsid w:val="008D45BF"/>
    <w:rsid w:val="008D4EAA"/>
    <w:rsid w:val="008D64A0"/>
    <w:rsid w:val="008D6CE1"/>
    <w:rsid w:val="008D6D83"/>
    <w:rsid w:val="008D71E7"/>
    <w:rsid w:val="008D796A"/>
    <w:rsid w:val="008D79A3"/>
    <w:rsid w:val="008D7A1B"/>
    <w:rsid w:val="008D7BF6"/>
    <w:rsid w:val="008E14A1"/>
    <w:rsid w:val="008E14AD"/>
    <w:rsid w:val="008E213B"/>
    <w:rsid w:val="008E29F1"/>
    <w:rsid w:val="008E3EB4"/>
    <w:rsid w:val="008E43F1"/>
    <w:rsid w:val="008E481C"/>
    <w:rsid w:val="008E68C5"/>
    <w:rsid w:val="008E70E8"/>
    <w:rsid w:val="008E760D"/>
    <w:rsid w:val="008E77A0"/>
    <w:rsid w:val="008F0668"/>
    <w:rsid w:val="008F099C"/>
    <w:rsid w:val="008F0B53"/>
    <w:rsid w:val="008F1281"/>
    <w:rsid w:val="008F19A7"/>
    <w:rsid w:val="008F2B6F"/>
    <w:rsid w:val="008F2C2E"/>
    <w:rsid w:val="008F30F7"/>
    <w:rsid w:val="008F328C"/>
    <w:rsid w:val="008F3E9C"/>
    <w:rsid w:val="008F3EDA"/>
    <w:rsid w:val="008F4816"/>
    <w:rsid w:val="008F5840"/>
    <w:rsid w:val="008F587E"/>
    <w:rsid w:val="008F59E5"/>
    <w:rsid w:val="008F5CB2"/>
    <w:rsid w:val="008F6307"/>
    <w:rsid w:val="008F6648"/>
    <w:rsid w:val="008F6E37"/>
    <w:rsid w:val="008F6F7A"/>
    <w:rsid w:val="008F732A"/>
    <w:rsid w:val="008F75D3"/>
    <w:rsid w:val="008F7D57"/>
    <w:rsid w:val="0090051A"/>
    <w:rsid w:val="00901420"/>
    <w:rsid w:val="00901B92"/>
    <w:rsid w:val="0090267A"/>
    <w:rsid w:val="00902740"/>
    <w:rsid w:val="009033DD"/>
    <w:rsid w:val="00904013"/>
    <w:rsid w:val="00904861"/>
    <w:rsid w:val="00906111"/>
    <w:rsid w:val="00906EE9"/>
    <w:rsid w:val="00910F3C"/>
    <w:rsid w:val="00912134"/>
    <w:rsid w:val="009125C6"/>
    <w:rsid w:val="0091308C"/>
    <w:rsid w:val="009130F4"/>
    <w:rsid w:val="009132A9"/>
    <w:rsid w:val="0091433A"/>
    <w:rsid w:val="009153F1"/>
    <w:rsid w:val="00915608"/>
    <w:rsid w:val="0091617C"/>
    <w:rsid w:val="00916687"/>
    <w:rsid w:val="0091741B"/>
    <w:rsid w:val="009175A2"/>
    <w:rsid w:val="00917C33"/>
    <w:rsid w:val="00920CDA"/>
    <w:rsid w:val="00921DFC"/>
    <w:rsid w:val="009229D4"/>
    <w:rsid w:val="00922B45"/>
    <w:rsid w:val="009230DA"/>
    <w:rsid w:val="009231A2"/>
    <w:rsid w:val="00924DDE"/>
    <w:rsid w:val="0092576E"/>
    <w:rsid w:val="00925C7F"/>
    <w:rsid w:val="0092711F"/>
    <w:rsid w:val="00927FB6"/>
    <w:rsid w:val="00930572"/>
    <w:rsid w:val="00930884"/>
    <w:rsid w:val="00930A23"/>
    <w:rsid w:val="009311A5"/>
    <w:rsid w:val="0093123A"/>
    <w:rsid w:val="0093394A"/>
    <w:rsid w:val="0093785C"/>
    <w:rsid w:val="0094067F"/>
    <w:rsid w:val="00941BF0"/>
    <w:rsid w:val="009426D0"/>
    <w:rsid w:val="00942F2F"/>
    <w:rsid w:val="0094351E"/>
    <w:rsid w:val="009439D4"/>
    <w:rsid w:val="00943B58"/>
    <w:rsid w:val="00943D8E"/>
    <w:rsid w:val="00944042"/>
    <w:rsid w:val="00944043"/>
    <w:rsid w:val="00945914"/>
    <w:rsid w:val="00945E7C"/>
    <w:rsid w:val="009461E2"/>
    <w:rsid w:val="0094715C"/>
    <w:rsid w:val="0095162D"/>
    <w:rsid w:val="00951941"/>
    <w:rsid w:val="00951D3E"/>
    <w:rsid w:val="00951F33"/>
    <w:rsid w:val="00953B56"/>
    <w:rsid w:val="00953C86"/>
    <w:rsid w:val="00954992"/>
    <w:rsid w:val="00955FB9"/>
    <w:rsid w:val="00956636"/>
    <w:rsid w:val="0095673D"/>
    <w:rsid w:val="00957332"/>
    <w:rsid w:val="00957C27"/>
    <w:rsid w:val="00961A75"/>
    <w:rsid w:val="0096200C"/>
    <w:rsid w:val="009622A1"/>
    <w:rsid w:val="00964320"/>
    <w:rsid w:val="0096460E"/>
    <w:rsid w:val="00965A75"/>
    <w:rsid w:val="00966925"/>
    <w:rsid w:val="00967090"/>
    <w:rsid w:val="0096713B"/>
    <w:rsid w:val="009674DA"/>
    <w:rsid w:val="00967BCF"/>
    <w:rsid w:val="00967E6A"/>
    <w:rsid w:val="00971A04"/>
    <w:rsid w:val="00973E53"/>
    <w:rsid w:val="00974C12"/>
    <w:rsid w:val="009750F9"/>
    <w:rsid w:val="00976274"/>
    <w:rsid w:val="00977568"/>
    <w:rsid w:val="00977F9E"/>
    <w:rsid w:val="009800C3"/>
    <w:rsid w:val="00980145"/>
    <w:rsid w:val="009805CA"/>
    <w:rsid w:val="00981284"/>
    <w:rsid w:val="009813F3"/>
    <w:rsid w:val="00982814"/>
    <w:rsid w:val="00982A23"/>
    <w:rsid w:val="00983791"/>
    <w:rsid w:val="00983DA9"/>
    <w:rsid w:val="00985DC4"/>
    <w:rsid w:val="00986C3C"/>
    <w:rsid w:val="009902CE"/>
    <w:rsid w:val="00990473"/>
    <w:rsid w:val="00991E06"/>
    <w:rsid w:val="0099280E"/>
    <w:rsid w:val="00992D9F"/>
    <w:rsid w:val="00997A53"/>
    <w:rsid w:val="00997F54"/>
    <w:rsid w:val="009A009F"/>
    <w:rsid w:val="009A1E58"/>
    <w:rsid w:val="009A25B0"/>
    <w:rsid w:val="009A503A"/>
    <w:rsid w:val="009A5796"/>
    <w:rsid w:val="009A5AA7"/>
    <w:rsid w:val="009B3C55"/>
    <w:rsid w:val="009B4AE0"/>
    <w:rsid w:val="009B56FF"/>
    <w:rsid w:val="009B5A50"/>
    <w:rsid w:val="009B6214"/>
    <w:rsid w:val="009B6787"/>
    <w:rsid w:val="009C03F2"/>
    <w:rsid w:val="009C1CDA"/>
    <w:rsid w:val="009C3D4D"/>
    <w:rsid w:val="009C5766"/>
    <w:rsid w:val="009C5E54"/>
    <w:rsid w:val="009C6BE2"/>
    <w:rsid w:val="009C7D20"/>
    <w:rsid w:val="009C7FAB"/>
    <w:rsid w:val="009D08AE"/>
    <w:rsid w:val="009D124E"/>
    <w:rsid w:val="009D1A9E"/>
    <w:rsid w:val="009D39F0"/>
    <w:rsid w:val="009D3ACF"/>
    <w:rsid w:val="009D3B91"/>
    <w:rsid w:val="009D426C"/>
    <w:rsid w:val="009D5109"/>
    <w:rsid w:val="009D5623"/>
    <w:rsid w:val="009D6016"/>
    <w:rsid w:val="009D6EF2"/>
    <w:rsid w:val="009E1622"/>
    <w:rsid w:val="009E25CE"/>
    <w:rsid w:val="009E4502"/>
    <w:rsid w:val="009E48A3"/>
    <w:rsid w:val="009E4A43"/>
    <w:rsid w:val="009E4A5E"/>
    <w:rsid w:val="009E4A6E"/>
    <w:rsid w:val="009E4E1D"/>
    <w:rsid w:val="009E5D05"/>
    <w:rsid w:val="009E6743"/>
    <w:rsid w:val="009E69FE"/>
    <w:rsid w:val="009E7261"/>
    <w:rsid w:val="009E788E"/>
    <w:rsid w:val="009F0FFC"/>
    <w:rsid w:val="009F136D"/>
    <w:rsid w:val="009F14C1"/>
    <w:rsid w:val="009F1763"/>
    <w:rsid w:val="009F182A"/>
    <w:rsid w:val="009F1873"/>
    <w:rsid w:val="009F1ED3"/>
    <w:rsid w:val="009F295D"/>
    <w:rsid w:val="009F350E"/>
    <w:rsid w:val="009F5CDA"/>
    <w:rsid w:val="009F6538"/>
    <w:rsid w:val="009F6766"/>
    <w:rsid w:val="009F697B"/>
    <w:rsid w:val="009F71CB"/>
    <w:rsid w:val="00A00177"/>
    <w:rsid w:val="00A01196"/>
    <w:rsid w:val="00A0170D"/>
    <w:rsid w:val="00A019EF"/>
    <w:rsid w:val="00A01FE0"/>
    <w:rsid w:val="00A02EDC"/>
    <w:rsid w:val="00A02F7C"/>
    <w:rsid w:val="00A03968"/>
    <w:rsid w:val="00A05033"/>
    <w:rsid w:val="00A06411"/>
    <w:rsid w:val="00A07B82"/>
    <w:rsid w:val="00A104EE"/>
    <w:rsid w:val="00A107FB"/>
    <w:rsid w:val="00A108CA"/>
    <w:rsid w:val="00A10D58"/>
    <w:rsid w:val="00A124DE"/>
    <w:rsid w:val="00A127CF"/>
    <w:rsid w:val="00A139BB"/>
    <w:rsid w:val="00A13ABF"/>
    <w:rsid w:val="00A13F99"/>
    <w:rsid w:val="00A1494A"/>
    <w:rsid w:val="00A15810"/>
    <w:rsid w:val="00A173CA"/>
    <w:rsid w:val="00A201AC"/>
    <w:rsid w:val="00A2160E"/>
    <w:rsid w:val="00A217DE"/>
    <w:rsid w:val="00A22522"/>
    <w:rsid w:val="00A2252C"/>
    <w:rsid w:val="00A232BD"/>
    <w:rsid w:val="00A23505"/>
    <w:rsid w:val="00A23D39"/>
    <w:rsid w:val="00A248C1"/>
    <w:rsid w:val="00A25CD2"/>
    <w:rsid w:val="00A261A2"/>
    <w:rsid w:val="00A263AB"/>
    <w:rsid w:val="00A26DD1"/>
    <w:rsid w:val="00A270BA"/>
    <w:rsid w:val="00A30BFB"/>
    <w:rsid w:val="00A31AAA"/>
    <w:rsid w:val="00A32ECA"/>
    <w:rsid w:val="00A33402"/>
    <w:rsid w:val="00A35092"/>
    <w:rsid w:val="00A358D4"/>
    <w:rsid w:val="00A362EB"/>
    <w:rsid w:val="00A36B72"/>
    <w:rsid w:val="00A36C9E"/>
    <w:rsid w:val="00A3719F"/>
    <w:rsid w:val="00A374D3"/>
    <w:rsid w:val="00A41436"/>
    <w:rsid w:val="00A4173F"/>
    <w:rsid w:val="00A41F74"/>
    <w:rsid w:val="00A424E6"/>
    <w:rsid w:val="00A43059"/>
    <w:rsid w:val="00A44946"/>
    <w:rsid w:val="00A44ECA"/>
    <w:rsid w:val="00A46216"/>
    <w:rsid w:val="00A462A4"/>
    <w:rsid w:val="00A469F9"/>
    <w:rsid w:val="00A475B8"/>
    <w:rsid w:val="00A47A5A"/>
    <w:rsid w:val="00A47F49"/>
    <w:rsid w:val="00A50332"/>
    <w:rsid w:val="00A50A1D"/>
    <w:rsid w:val="00A5114A"/>
    <w:rsid w:val="00A519AD"/>
    <w:rsid w:val="00A52646"/>
    <w:rsid w:val="00A528F1"/>
    <w:rsid w:val="00A53046"/>
    <w:rsid w:val="00A5372C"/>
    <w:rsid w:val="00A538DA"/>
    <w:rsid w:val="00A53D21"/>
    <w:rsid w:val="00A54B7F"/>
    <w:rsid w:val="00A54F42"/>
    <w:rsid w:val="00A56322"/>
    <w:rsid w:val="00A56DE3"/>
    <w:rsid w:val="00A57E86"/>
    <w:rsid w:val="00A60563"/>
    <w:rsid w:val="00A60B0A"/>
    <w:rsid w:val="00A610C4"/>
    <w:rsid w:val="00A62A5C"/>
    <w:rsid w:val="00A62D2C"/>
    <w:rsid w:val="00A6400A"/>
    <w:rsid w:val="00A6589D"/>
    <w:rsid w:val="00A65E36"/>
    <w:rsid w:val="00A672D9"/>
    <w:rsid w:val="00A70033"/>
    <w:rsid w:val="00A72090"/>
    <w:rsid w:val="00A722CD"/>
    <w:rsid w:val="00A72729"/>
    <w:rsid w:val="00A72976"/>
    <w:rsid w:val="00A73052"/>
    <w:rsid w:val="00A73769"/>
    <w:rsid w:val="00A73AE4"/>
    <w:rsid w:val="00A745D3"/>
    <w:rsid w:val="00A754F9"/>
    <w:rsid w:val="00A75579"/>
    <w:rsid w:val="00A758D0"/>
    <w:rsid w:val="00A76864"/>
    <w:rsid w:val="00A772C3"/>
    <w:rsid w:val="00A80A0E"/>
    <w:rsid w:val="00A80E90"/>
    <w:rsid w:val="00A80EA4"/>
    <w:rsid w:val="00A811B9"/>
    <w:rsid w:val="00A81517"/>
    <w:rsid w:val="00A815B9"/>
    <w:rsid w:val="00A81C05"/>
    <w:rsid w:val="00A83BBA"/>
    <w:rsid w:val="00A84EB4"/>
    <w:rsid w:val="00A86F25"/>
    <w:rsid w:val="00A8799D"/>
    <w:rsid w:val="00A87C2B"/>
    <w:rsid w:val="00A908D3"/>
    <w:rsid w:val="00A92538"/>
    <w:rsid w:val="00A926CA"/>
    <w:rsid w:val="00A949A4"/>
    <w:rsid w:val="00A94F87"/>
    <w:rsid w:val="00A9537C"/>
    <w:rsid w:val="00A95E9F"/>
    <w:rsid w:val="00A96085"/>
    <w:rsid w:val="00A96C33"/>
    <w:rsid w:val="00A97088"/>
    <w:rsid w:val="00A978F2"/>
    <w:rsid w:val="00A97AD8"/>
    <w:rsid w:val="00A97D53"/>
    <w:rsid w:val="00AA04DD"/>
    <w:rsid w:val="00AA0A4E"/>
    <w:rsid w:val="00AA0FA0"/>
    <w:rsid w:val="00AA12E3"/>
    <w:rsid w:val="00AA455A"/>
    <w:rsid w:val="00AA6330"/>
    <w:rsid w:val="00AA7191"/>
    <w:rsid w:val="00AB27B7"/>
    <w:rsid w:val="00AB2E17"/>
    <w:rsid w:val="00AB30AC"/>
    <w:rsid w:val="00AB3129"/>
    <w:rsid w:val="00AB455C"/>
    <w:rsid w:val="00AB4F17"/>
    <w:rsid w:val="00AB5E34"/>
    <w:rsid w:val="00AB647A"/>
    <w:rsid w:val="00AB66B4"/>
    <w:rsid w:val="00AB711A"/>
    <w:rsid w:val="00AB732B"/>
    <w:rsid w:val="00AB7C1E"/>
    <w:rsid w:val="00AC1AFD"/>
    <w:rsid w:val="00AC2F19"/>
    <w:rsid w:val="00AC36D0"/>
    <w:rsid w:val="00AC474B"/>
    <w:rsid w:val="00AC48B2"/>
    <w:rsid w:val="00AC59A0"/>
    <w:rsid w:val="00AC6B3D"/>
    <w:rsid w:val="00AC7E1A"/>
    <w:rsid w:val="00AC7EF5"/>
    <w:rsid w:val="00AD0444"/>
    <w:rsid w:val="00AD100A"/>
    <w:rsid w:val="00AD1E6C"/>
    <w:rsid w:val="00AD2078"/>
    <w:rsid w:val="00AD30C9"/>
    <w:rsid w:val="00AD3B48"/>
    <w:rsid w:val="00AD4ADE"/>
    <w:rsid w:val="00AD5029"/>
    <w:rsid w:val="00AD65B3"/>
    <w:rsid w:val="00AD678A"/>
    <w:rsid w:val="00AD7037"/>
    <w:rsid w:val="00AD70B8"/>
    <w:rsid w:val="00AD72BE"/>
    <w:rsid w:val="00AE04BC"/>
    <w:rsid w:val="00AE0C23"/>
    <w:rsid w:val="00AE1850"/>
    <w:rsid w:val="00AE2692"/>
    <w:rsid w:val="00AE26F5"/>
    <w:rsid w:val="00AE2727"/>
    <w:rsid w:val="00AE2E5A"/>
    <w:rsid w:val="00AE483E"/>
    <w:rsid w:val="00AE49BE"/>
    <w:rsid w:val="00AE4B28"/>
    <w:rsid w:val="00AE4D86"/>
    <w:rsid w:val="00AE5705"/>
    <w:rsid w:val="00AE5A35"/>
    <w:rsid w:val="00AE660A"/>
    <w:rsid w:val="00AE66B8"/>
    <w:rsid w:val="00AE6D31"/>
    <w:rsid w:val="00AE7575"/>
    <w:rsid w:val="00AE78DA"/>
    <w:rsid w:val="00AF12DD"/>
    <w:rsid w:val="00AF1378"/>
    <w:rsid w:val="00AF191C"/>
    <w:rsid w:val="00AF1B0E"/>
    <w:rsid w:val="00AF1C0B"/>
    <w:rsid w:val="00AF2169"/>
    <w:rsid w:val="00AF2A1A"/>
    <w:rsid w:val="00AF4320"/>
    <w:rsid w:val="00AF4B7D"/>
    <w:rsid w:val="00AF5450"/>
    <w:rsid w:val="00AF58E5"/>
    <w:rsid w:val="00AF5AEE"/>
    <w:rsid w:val="00AF5F1B"/>
    <w:rsid w:val="00AF6552"/>
    <w:rsid w:val="00AF66B3"/>
    <w:rsid w:val="00AF6E73"/>
    <w:rsid w:val="00AF70B7"/>
    <w:rsid w:val="00AF7C31"/>
    <w:rsid w:val="00AF7D77"/>
    <w:rsid w:val="00B011F0"/>
    <w:rsid w:val="00B02A70"/>
    <w:rsid w:val="00B030ED"/>
    <w:rsid w:val="00B03666"/>
    <w:rsid w:val="00B04303"/>
    <w:rsid w:val="00B07483"/>
    <w:rsid w:val="00B07703"/>
    <w:rsid w:val="00B11128"/>
    <w:rsid w:val="00B115C0"/>
    <w:rsid w:val="00B12837"/>
    <w:rsid w:val="00B128F2"/>
    <w:rsid w:val="00B12EAE"/>
    <w:rsid w:val="00B13A49"/>
    <w:rsid w:val="00B13D46"/>
    <w:rsid w:val="00B145E1"/>
    <w:rsid w:val="00B14EB0"/>
    <w:rsid w:val="00B14FC0"/>
    <w:rsid w:val="00B150FF"/>
    <w:rsid w:val="00B15155"/>
    <w:rsid w:val="00B1563A"/>
    <w:rsid w:val="00B15BEE"/>
    <w:rsid w:val="00B16151"/>
    <w:rsid w:val="00B17213"/>
    <w:rsid w:val="00B17253"/>
    <w:rsid w:val="00B173F2"/>
    <w:rsid w:val="00B177E6"/>
    <w:rsid w:val="00B2040E"/>
    <w:rsid w:val="00B20466"/>
    <w:rsid w:val="00B218FE"/>
    <w:rsid w:val="00B21DAC"/>
    <w:rsid w:val="00B223D3"/>
    <w:rsid w:val="00B2257B"/>
    <w:rsid w:val="00B22EAF"/>
    <w:rsid w:val="00B231BB"/>
    <w:rsid w:val="00B2466C"/>
    <w:rsid w:val="00B2495E"/>
    <w:rsid w:val="00B24CFA"/>
    <w:rsid w:val="00B25F64"/>
    <w:rsid w:val="00B26198"/>
    <w:rsid w:val="00B26ADC"/>
    <w:rsid w:val="00B271A4"/>
    <w:rsid w:val="00B30073"/>
    <w:rsid w:val="00B3013C"/>
    <w:rsid w:val="00B302B7"/>
    <w:rsid w:val="00B3056E"/>
    <w:rsid w:val="00B3080C"/>
    <w:rsid w:val="00B311A9"/>
    <w:rsid w:val="00B3127D"/>
    <w:rsid w:val="00B3143A"/>
    <w:rsid w:val="00B31735"/>
    <w:rsid w:val="00B326BF"/>
    <w:rsid w:val="00B32AE3"/>
    <w:rsid w:val="00B33221"/>
    <w:rsid w:val="00B3415F"/>
    <w:rsid w:val="00B341E9"/>
    <w:rsid w:val="00B35279"/>
    <w:rsid w:val="00B35C5D"/>
    <w:rsid w:val="00B35E8C"/>
    <w:rsid w:val="00B36ED5"/>
    <w:rsid w:val="00B37B57"/>
    <w:rsid w:val="00B37BED"/>
    <w:rsid w:val="00B37C53"/>
    <w:rsid w:val="00B37C71"/>
    <w:rsid w:val="00B40334"/>
    <w:rsid w:val="00B40405"/>
    <w:rsid w:val="00B4519A"/>
    <w:rsid w:val="00B45508"/>
    <w:rsid w:val="00B45F75"/>
    <w:rsid w:val="00B46A60"/>
    <w:rsid w:val="00B46F39"/>
    <w:rsid w:val="00B47425"/>
    <w:rsid w:val="00B4769C"/>
    <w:rsid w:val="00B479A7"/>
    <w:rsid w:val="00B50CE0"/>
    <w:rsid w:val="00B511D9"/>
    <w:rsid w:val="00B517EB"/>
    <w:rsid w:val="00B51846"/>
    <w:rsid w:val="00B5217D"/>
    <w:rsid w:val="00B52649"/>
    <w:rsid w:val="00B531CC"/>
    <w:rsid w:val="00B53833"/>
    <w:rsid w:val="00B546A0"/>
    <w:rsid w:val="00B55545"/>
    <w:rsid w:val="00B5591A"/>
    <w:rsid w:val="00B56205"/>
    <w:rsid w:val="00B579BA"/>
    <w:rsid w:val="00B6122C"/>
    <w:rsid w:val="00B63151"/>
    <w:rsid w:val="00B64600"/>
    <w:rsid w:val="00B64D09"/>
    <w:rsid w:val="00B65E23"/>
    <w:rsid w:val="00B663AD"/>
    <w:rsid w:val="00B66644"/>
    <w:rsid w:val="00B6730F"/>
    <w:rsid w:val="00B71260"/>
    <w:rsid w:val="00B714EE"/>
    <w:rsid w:val="00B72579"/>
    <w:rsid w:val="00B72AD4"/>
    <w:rsid w:val="00B72E48"/>
    <w:rsid w:val="00B73851"/>
    <w:rsid w:val="00B73FDA"/>
    <w:rsid w:val="00B75D1A"/>
    <w:rsid w:val="00B762A9"/>
    <w:rsid w:val="00B7688F"/>
    <w:rsid w:val="00B77318"/>
    <w:rsid w:val="00B77AAD"/>
    <w:rsid w:val="00B80C94"/>
    <w:rsid w:val="00B815C8"/>
    <w:rsid w:val="00B819CE"/>
    <w:rsid w:val="00B81DBE"/>
    <w:rsid w:val="00B81FEF"/>
    <w:rsid w:val="00B821F0"/>
    <w:rsid w:val="00B82D97"/>
    <w:rsid w:val="00B8337A"/>
    <w:rsid w:val="00B83EF1"/>
    <w:rsid w:val="00B8438B"/>
    <w:rsid w:val="00B87861"/>
    <w:rsid w:val="00B87A99"/>
    <w:rsid w:val="00B910D3"/>
    <w:rsid w:val="00B9170F"/>
    <w:rsid w:val="00B92B3B"/>
    <w:rsid w:val="00B9308B"/>
    <w:rsid w:val="00B94919"/>
    <w:rsid w:val="00B94C26"/>
    <w:rsid w:val="00B94C7F"/>
    <w:rsid w:val="00B96564"/>
    <w:rsid w:val="00B96DA0"/>
    <w:rsid w:val="00B97B7F"/>
    <w:rsid w:val="00BA0E6B"/>
    <w:rsid w:val="00BA1160"/>
    <w:rsid w:val="00BA1564"/>
    <w:rsid w:val="00BA1F5A"/>
    <w:rsid w:val="00BA26D9"/>
    <w:rsid w:val="00BA3319"/>
    <w:rsid w:val="00BA37D3"/>
    <w:rsid w:val="00BA44E7"/>
    <w:rsid w:val="00BA6035"/>
    <w:rsid w:val="00BA6086"/>
    <w:rsid w:val="00BA6E4F"/>
    <w:rsid w:val="00BA70F4"/>
    <w:rsid w:val="00BA7291"/>
    <w:rsid w:val="00BA7363"/>
    <w:rsid w:val="00BA7590"/>
    <w:rsid w:val="00BB083A"/>
    <w:rsid w:val="00BB104D"/>
    <w:rsid w:val="00BB1277"/>
    <w:rsid w:val="00BB2830"/>
    <w:rsid w:val="00BB4D7E"/>
    <w:rsid w:val="00BB6B4B"/>
    <w:rsid w:val="00BB6EE4"/>
    <w:rsid w:val="00BB769E"/>
    <w:rsid w:val="00BB76DC"/>
    <w:rsid w:val="00BB79E1"/>
    <w:rsid w:val="00BB7E89"/>
    <w:rsid w:val="00BC00B0"/>
    <w:rsid w:val="00BC0C31"/>
    <w:rsid w:val="00BC2A86"/>
    <w:rsid w:val="00BC3413"/>
    <w:rsid w:val="00BC3991"/>
    <w:rsid w:val="00BC5971"/>
    <w:rsid w:val="00BC7906"/>
    <w:rsid w:val="00BD0B1C"/>
    <w:rsid w:val="00BD1A2C"/>
    <w:rsid w:val="00BD282A"/>
    <w:rsid w:val="00BD2901"/>
    <w:rsid w:val="00BD3639"/>
    <w:rsid w:val="00BD36CE"/>
    <w:rsid w:val="00BD398F"/>
    <w:rsid w:val="00BD3D38"/>
    <w:rsid w:val="00BD491A"/>
    <w:rsid w:val="00BD4973"/>
    <w:rsid w:val="00BD4EC9"/>
    <w:rsid w:val="00BD4F01"/>
    <w:rsid w:val="00BD5085"/>
    <w:rsid w:val="00BD7375"/>
    <w:rsid w:val="00BE001E"/>
    <w:rsid w:val="00BE1215"/>
    <w:rsid w:val="00BE1253"/>
    <w:rsid w:val="00BE23C9"/>
    <w:rsid w:val="00BE246F"/>
    <w:rsid w:val="00BE2DC5"/>
    <w:rsid w:val="00BE329A"/>
    <w:rsid w:val="00BE32C9"/>
    <w:rsid w:val="00BE57C8"/>
    <w:rsid w:val="00BE5883"/>
    <w:rsid w:val="00BE6285"/>
    <w:rsid w:val="00BE6A1E"/>
    <w:rsid w:val="00BE772C"/>
    <w:rsid w:val="00BF0354"/>
    <w:rsid w:val="00BF10E3"/>
    <w:rsid w:val="00BF3247"/>
    <w:rsid w:val="00BF37F5"/>
    <w:rsid w:val="00BF430D"/>
    <w:rsid w:val="00BF5BEB"/>
    <w:rsid w:val="00BF6CB7"/>
    <w:rsid w:val="00BF7B11"/>
    <w:rsid w:val="00BF7EB9"/>
    <w:rsid w:val="00C019E1"/>
    <w:rsid w:val="00C01DB9"/>
    <w:rsid w:val="00C0207E"/>
    <w:rsid w:val="00C0234E"/>
    <w:rsid w:val="00C02511"/>
    <w:rsid w:val="00C02F04"/>
    <w:rsid w:val="00C0384D"/>
    <w:rsid w:val="00C03F36"/>
    <w:rsid w:val="00C061E2"/>
    <w:rsid w:val="00C104EA"/>
    <w:rsid w:val="00C1060F"/>
    <w:rsid w:val="00C13F5F"/>
    <w:rsid w:val="00C143DF"/>
    <w:rsid w:val="00C15DEA"/>
    <w:rsid w:val="00C1644A"/>
    <w:rsid w:val="00C16CAC"/>
    <w:rsid w:val="00C16F9A"/>
    <w:rsid w:val="00C17FAD"/>
    <w:rsid w:val="00C21353"/>
    <w:rsid w:val="00C22009"/>
    <w:rsid w:val="00C22027"/>
    <w:rsid w:val="00C23682"/>
    <w:rsid w:val="00C238C2"/>
    <w:rsid w:val="00C24E59"/>
    <w:rsid w:val="00C24E8B"/>
    <w:rsid w:val="00C24F61"/>
    <w:rsid w:val="00C2509C"/>
    <w:rsid w:val="00C27B41"/>
    <w:rsid w:val="00C27D78"/>
    <w:rsid w:val="00C3009E"/>
    <w:rsid w:val="00C303E5"/>
    <w:rsid w:val="00C317BA"/>
    <w:rsid w:val="00C32E95"/>
    <w:rsid w:val="00C3344A"/>
    <w:rsid w:val="00C34A59"/>
    <w:rsid w:val="00C36E24"/>
    <w:rsid w:val="00C4065E"/>
    <w:rsid w:val="00C40669"/>
    <w:rsid w:val="00C40B8D"/>
    <w:rsid w:val="00C40CC3"/>
    <w:rsid w:val="00C41B17"/>
    <w:rsid w:val="00C43988"/>
    <w:rsid w:val="00C43E73"/>
    <w:rsid w:val="00C44007"/>
    <w:rsid w:val="00C45B21"/>
    <w:rsid w:val="00C472B3"/>
    <w:rsid w:val="00C47DD1"/>
    <w:rsid w:val="00C5058A"/>
    <w:rsid w:val="00C50D15"/>
    <w:rsid w:val="00C51CA8"/>
    <w:rsid w:val="00C53909"/>
    <w:rsid w:val="00C541CD"/>
    <w:rsid w:val="00C545FA"/>
    <w:rsid w:val="00C5496A"/>
    <w:rsid w:val="00C54C79"/>
    <w:rsid w:val="00C5503F"/>
    <w:rsid w:val="00C55370"/>
    <w:rsid w:val="00C5657B"/>
    <w:rsid w:val="00C57800"/>
    <w:rsid w:val="00C60477"/>
    <w:rsid w:val="00C6130B"/>
    <w:rsid w:val="00C617B4"/>
    <w:rsid w:val="00C621A8"/>
    <w:rsid w:val="00C623B7"/>
    <w:rsid w:val="00C626D0"/>
    <w:rsid w:val="00C62AA9"/>
    <w:rsid w:val="00C62DD4"/>
    <w:rsid w:val="00C6381C"/>
    <w:rsid w:val="00C640B0"/>
    <w:rsid w:val="00C64236"/>
    <w:rsid w:val="00C64C00"/>
    <w:rsid w:val="00C64E7C"/>
    <w:rsid w:val="00C65436"/>
    <w:rsid w:val="00C65DD7"/>
    <w:rsid w:val="00C67476"/>
    <w:rsid w:val="00C679AC"/>
    <w:rsid w:val="00C70565"/>
    <w:rsid w:val="00C707F1"/>
    <w:rsid w:val="00C7110F"/>
    <w:rsid w:val="00C71EBB"/>
    <w:rsid w:val="00C721A1"/>
    <w:rsid w:val="00C727F1"/>
    <w:rsid w:val="00C72FE6"/>
    <w:rsid w:val="00C73468"/>
    <w:rsid w:val="00C74E2E"/>
    <w:rsid w:val="00C752A8"/>
    <w:rsid w:val="00C75464"/>
    <w:rsid w:val="00C75468"/>
    <w:rsid w:val="00C7588E"/>
    <w:rsid w:val="00C75B6E"/>
    <w:rsid w:val="00C768CA"/>
    <w:rsid w:val="00C76B01"/>
    <w:rsid w:val="00C770AF"/>
    <w:rsid w:val="00C804AB"/>
    <w:rsid w:val="00C80649"/>
    <w:rsid w:val="00C807AA"/>
    <w:rsid w:val="00C81294"/>
    <w:rsid w:val="00C8151C"/>
    <w:rsid w:val="00C815F1"/>
    <w:rsid w:val="00C82025"/>
    <w:rsid w:val="00C82871"/>
    <w:rsid w:val="00C83143"/>
    <w:rsid w:val="00C83508"/>
    <w:rsid w:val="00C83779"/>
    <w:rsid w:val="00C83F70"/>
    <w:rsid w:val="00C848F1"/>
    <w:rsid w:val="00C85011"/>
    <w:rsid w:val="00C852D1"/>
    <w:rsid w:val="00C85300"/>
    <w:rsid w:val="00C86C27"/>
    <w:rsid w:val="00C87679"/>
    <w:rsid w:val="00C878A4"/>
    <w:rsid w:val="00C9029F"/>
    <w:rsid w:val="00C90A2D"/>
    <w:rsid w:val="00C90E18"/>
    <w:rsid w:val="00C917E9"/>
    <w:rsid w:val="00C91C05"/>
    <w:rsid w:val="00C91C18"/>
    <w:rsid w:val="00C91C22"/>
    <w:rsid w:val="00C92A1B"/>
    <w:rsid w:val="00C92EC4"/>
    <w:rsid w:val="00C9301E"/>
    <w:rsid w:val="00C9322C"/>
    <w:rsid w:val="00C93E79"/>
    <w:rsid w:val="00C9402C"/>
    <w:rsid w:val="00C949F1"/>
    <w:rsid w:val="00C9543D"/>
    <w:rsid w:val="00C95E34"/>
    <w:rsid w:val="00C95E61"/>
    <w:rsid w:val="00C960D9"/>
    <w:rsid w:val="00C969F6"/>
    <w:rsid w:val="00CA00A4"/>
    <w:rsid w:val="00CA2D31"/>
    <w:rsid w:val="00CA3128"/>
    <w:rsid w:val="00CA3503"/>
    <w:rsid w:val="00CA37AC"/>
    <w:rsid w:val="00CA3BEE"/>
    <w:rsid w:val="00CA3E22"/>
    <w:rsid w:val="00CA41C2"/>
    <w:rsid w:val="00CA4E22"/>
    <w:rsid w:val="00CA50D6"/>
    <w:rsid w:val="00CA5DE7"/>
    <w:rsid w:val="00CA6777"/>
    <w:rsid w:val="00CA6A44"/>
    <w:rsid w:val="00CA6B49"/>
    <w:rsid w:val="00CA6E7B"/>
    <w:rsid w:val="00CA7AF5"/>
    <w:rsid w:val="00CB0EC3"/>
    <w:rsid w:val="00CB0FE7"/>
    <w:rsid w:val="00CB1DC7"/>
    <w:rsid w:val="00CB1DC8"/>
    <w:rsid w:val="00CB1E98"/>
    <w:rsid w:val="00CB33CB"/>
    <w:rsid w:val="00CB3FB8"/>
    <w:rsid w:val="00CB5715"/>
    <w:rsid w:val="00CB5C06"/>
    <w:rsid w:val="00CB6387"/>
    <w:rsid w:val="00CB6576"/>
    <w:rsid w:val="00CC0A9E"/>
    <w:rsid w:val="00CC10D4"/>
    <w:rsid w:val="00CC1398"/>
    <w:rsid w:val="00CC1728"/>
    <w:rsid w:val="00CC172C"/>
    <w:rsid w:val="00CC24AF"/>
    <w:rsid w:val="00CC2D5D"/>
    <w:rsid w:val="00CC3535"/>
    <w:rsid w:val="00CC470A"/>
    <w:rsid w:val="00CC4F75"/>
    <w:rsid w:val="00CC54FF"/>
    <w:rsid w:val="00CC67E9"/>
    <w:rsid w:val="00CC6823"/>
    <w:rsid w:val="00CC7A82"/>
    <w:rsid w:val="00CD05BA"/>
    <w:rsid w:val="00CD1245"/>
    <w:rsid w:val="00CD1774"/>
    <w:rsid w:val="00CD2443"/>
    <w:rsid w:val="00CD312E"/>
    <w:rsid w:val="00CD39E4"/>
    <w:rsid w:val="00CD4D4A"/>
    <w:rsid w:val="00CD50C5"/>
    <w:rsid w:val="00CD517C"/>
    <w:rsid w:val="00CD5F99"/>
    <w:rsid w:val="00CD7106"/>
    <w:rsid w:val="00CD7CB0"/>
    <w:rsid w:val="00CE088D"/>
    <w:rsid w:val="00CE1444"/>
    <w:rsid w:val="00CE2AF2"/>
    <w:rsid w:val="00CE311E"/>
    <w:rsid w:val="00CE3464"/>
    <w:rsid w:val="00CE354B"/>
    <w:rsid w:val="00CE4254"/>
    <w:rsid w:val="00CE4935"/>
    <w:rsid w:val="00CE4E94"/>
    <w:rsid w:val="00CE68D8"/>
    <w:rsid w:val="00CE73C2"/>
    <w:rsid w:val="00CE74A8"/>
    <w:rsid w:val="00CE7551"/>
    <w:rsid w:val="00CE75A8"/>
    <w:rsid w:val="00CF0AF1"/>
    <w:rsid w:val="00CF0D06"/>
    <w:rsid w:val="00CF1219"/>
    <w:rsid w:val="00CF1345"/>
    <w:rsid w:val="00CF16C9"/>
    <w:rsid w:val="00CF28A4"/>
    <w:rsid w:val="00CF2AE2"/>
    <w:rsid w:val="00CF32B7"/>
    <w:rsid w:val="00CF3DCF"/>
    <w:rsid w:val="00CF4C27"/>
    <w:rsid w:val="00CF4C84"/>
    <w:rsid w:val="00CF54B6"/>
    <w:rsid w:val="00CF5802"/>
    <w:rsid w:val="00CF5C38"/>
    <w:rsid w:val="00CF6645"/>
    <w:rsid w:val="00CF6EF9"/>
    <w:rsid w:val="00CF7395"/>
    <w:rsid w:val="00CF779A"/>
    <w:rsid w:val="00D001AE"/>
    <w:rsid w:val="00D02A59"/>
    <w:rsid w:val="00D02CBD"/>
    <w:rsid w:val="00D03C12"/>
    <w:rsid w:val="00D041C1"/>
    <w:rsid w:val="00D058E4"/>
    <w:rsid w:val="00D05CDC"/>
    <w:rsid w:val="00D076F9"/>
    <w:rsid w:val="00D106CA"/>
    <w:rsid w:val="00D12418"/>
    <w:rsid w:val="00D12F9A"/>
    <w:rsid w:val="00D1450F"/>
    <w:rsid w:val="00D15297"/>
    <w:rsid w:val="00D15CDB"/>
    <w:rsid w:val="00D160AA"/>
    <w:rsid w:val="00D163B0"/>
    <w:rsid w:val="00D17342"/>
    <w:rsid w:val="00D177DC"/>
    <w:rsid w:val="00D17EF8"/>
    <w:rsid w:val="00D20166"/>
    <w:rsid w:val="00D235EE"/>
    <w:rsid w:val="00D23CB3"/>
    <w:rsid w:val="00D23D04"/>
    <w:rsid w:val="00D23D42"/>
    <w:rsid w:val="00D23E08"/>
    <w:rsid w:val="00D24919"/>
    <w:rsid w:val="00D2559F"/>
    <w:rsid w:val="00D2598C"/>
    <w:rsid w:val="00D261D4"/>
    <w:rsid w:val="00D266D7"/>
    <w:rsid w:val="00D26F40"/>
    <w:rsid w:val="00D30084"/>
    <w:rsid w:val="00D30B5C"/>
    <w:rsid w:val="00D32386"/>
    <w:rsid w:val="00D341F3"/>
    <w:rsid w:val="00D342BE"/>
    <w:rsid w:val="00D36652"/>
    <w:rsid w:val="00D374D7"/>
    <w:rsid w:val="00D376D2"/>
    <w:rsid w:val="00D37793"/>
    <w:rsid w:val="00D37F28"/>
    <w:rsid w:val="00D4254A"/>
    <w:rsid w:val="00D42694"/>
    <w:rsid w:val="00D43110"/>
    <w:rsid w:val="00D44C75"/>
    <w:rsid w:val="00D45003"/>
    <w:rsid w:val="00D450E9"/>
    <w:rsid w:val="00D458F4"/>
    <w:rsid w:val="00D461D1"/>
    <w:rsid w:val="00D47421"/>
    <w:rsid w:val="00D47B04"/>
    <w:rsid w:val="00D47B7F"/>
    <w:rsid w:val="00D47F53"/>
    <w:rsid w:val="00D50BE5"/>
    <w:rsid w:val="00D511C8"/>
    <w:rsid w:val="00D51955"/>
    <w:rsid w:val="00D51BB3"/>
    <w:rsid w:val="00D520F3"/>
    <w:rsid w:val="00D525B0"/>
    <w:rsid w:val="00D53988"/>
    <w:rsid w:val="00D53CCC"/>
    <w:rsid w:val="00D55124"/>
    <w:rsid w:val="00D55A17"/>
    <w:rsid w:val="00D56005"/>
    <w:rsid w:val="00D57AEB"/>
    <w:rsid w:val="00D57F40"/>
    <w:rsid w:val="00D6027F"/>
    <w:rsid w:val="00D6055E"/>
    <w:rsid w:val="00D6174E"/>
    <w:rsid w:val="00D624E2"/>
    <w:rsid w:val="00D62520"/>
    <w:rsid w:val="00D62B8E"/>
    <w:rsid w:val="00D65F60"/>
    <w:rsid w:val="00D6649D"/>
    <w:rsid w:val="00D67179"/>
    <w:rsid w:val="00D674D7"/>
    <w:rsid w:val="00D67982"/>
    <w:rsid w:val="00D70C04"/>
    <w:rsid w:val="00D70C50"/>
    <w:rsid w:val="00D710AB"/>
    <w:rsid w:val="00D710D3"/>
    <w:rsid w:val="00D72EFB"/>
    <w:rsid w:val="00D73874"/>
    <w:rsid w:val="00D74C8E"/>
    <w:rsid w:val="00D74E6D"/>
    <w:rsid w:val="00D752AB"/>
    <w:rsid w:val="00D7639B"/>
    <w:rsid w:val="00D77979"/>
    <w:rsid w:val="00D82462"/>
    <w:rsid w:val="00D82A53"/>
    <w:rsid w:val="00D82F9A"/>
    <w:rsid w:val="00D83125"/>
    <w:rsid w:val="00D843BB"/>
    <w:rsid w:val="00D86484"/>
    <w:rsid w:val="00D86A62"/>
    <w:rsid w:val="00D86EA1"/>
    <w:rsid w:val="00D871C1"/>
    <w:rsid w:val="00D879BD"/>
    <w:rsid w:val="00D90CF4"/>
    <w:rsid w:val="00D90D85"/>
    <w:rsid w:val="00D915D5"/>
    <w:rsid w:val="00D9162D"/>
    <w:rsid w:val="00D91859"/>
    <w:rsid w:val="00D918F4"/>
    <w:rsid w:val="00D9208E"/>
    <w:rsid w:val="00D92FBE"/>
    <w:rsid w:val="00D93D38"/>
    <w:rsid w:val="00D94D2D"/>
    <w:rsid w:val="00D9569B"/>
    <w:rsid w:val="00D9680F"/>
    <w:rsid w:val="00D97CFC"/>
    <w:rsid w:val="00DA156D"/>
    <w:rsid w:val="00DA18A3"/>
    <w:rsid w:val="00DA1DC7"/>
    <w:rsid w:val="00DA1F03"/>
    <w:rsid w:val="00DA2689"/>
    <w:rsid w:val="00DA33E6"/>
    <w:rsid w:val="00DA3702"/>
    <w:rsid w:val="00DA40CB"/>
    <w:rsid w:val="00DA5CD1"/>
    <w:rsid w:val="00DA5D9E"/>
    <w:rsid w:val="00DA704B"/>
    <w:rsid w:val="00DA7D38"/>
    <w:rsid w:val="00DB087C"/>
    <w:rsid w:val="00DB0DFC"/>
    <w:rsid w:val="00DB0E4C"/>
    <w:rsid w:val="00DB1394"/>
    <w:rsid w:val="00DB146D"/>
    <w:rsid w:val="00DB20C9"/>
    <w:rsid w:val="00DB2B3C"/>
    <w:rsid w:val="00DB32C7"/>
    <w:rsid w:val="00DB398D"/>
    <w:rsid w:val="00DB4029"/>
    <w:rsid w:val="00DB440F"/>
    <w:rsid w:val="00DB5045"/>
    <w:rsid w:val="00DB567E"/>
    <w:rsid w:val="00DB5BC0"/>
    <w:rsid w:val="00DB780B"/>
    <w:rsid w:val="00DB7A6F"/>
    <w:rsid w:val="00DB7B79"/>
    <w:rsid w:val="00DB7B99"/>
    <w:rsid w:val="00DB7D3B"/>
    <w:rsid w:val="00DC0918"/>
    <w:rsid w:val="00DC14CA"/>
    <w:rsid w:val="00DC1AB0"/>
    <w:rsid w:val="00DC2737"/>
    <w:rsid w:val="00DC3422"/>
    <w:rsid w:val="00DC3707"/>
    <w:rsid w:val="00DC37A0"/>
    <w:rsid w:val="00DC3914"/>
    <w:rsid w:val="00DC4B83"/>
    <w:rsid w:val="00DC4ED8"/>
    <w:rsid w:val="00DC5C8A"/>
    <w:rsid w:val="00DC6084"/>
    <w:rsid w:val="00DC64BE"/>
    <w:rsid w:val="00DC717F"/>
    <w:rsid w:val="00DC7E93"/>
    <w:rsid w:val="00DD1898"/>
    <w:rsid w:val="00DD2F40"/>
    <w:rsid w:val="00DD4B5D"/>
    <w:rsid w:val="00DD5E59"/>
    <w:rsid w:val="00DD6876"/>
    <w:rsid w:val="00DD6BD4"/>
    <w:rsid w:val="00DD6C7A"/>
    <w:rsid w:val="00DD763F"/>
    <w:rsid w:val="00DD7F99"/>
    <w:rsid w:val="00DE0875"/>
    <w:rsid w:val="00DE0D0E"/>
    <w:rsid w:val="00DE0DBD"/>
    <w:rsid w:val="00DE1362"/>
    <w:rsid w:val="00DE18E7"/>
    <w:rsid w:val="00DE1FB6"/>
    <w:rsid w:val="00DE36E3"/>
    <w:rsid w:val="00DE4CBB"/>
    <w:rsid w:val="00DE630B"/>
    <w:rsid w:val="00DE68D1"/>
    <w:rsid w:val="00DE6A75"/>
    <w:rsid w:val="00DF0C34"/>
    <w:rsid w:val="00DF0ECD"/>
    <w:rsid w:val="00DF107F"/>
    <w:rsid w:val="00DF1D3F"/>
    <w:rsid w:val="00DF2EF7"/>
    <w:rsid w:val="00DF724B"/>
    <w:rsid w:val="00DF7915"/>
    <w:rsid w:val="00E002EE"/>
    <w:rsid w:val="00E003B4"/>
    <w:rsid w:val="00E00A3B"/>
    <w:rsid w:val="00E012B0"/>
    <w:rsid w:val="00E01330"/>
    <w:rsid w:val="00E016C0"/>
    <w:rsid w:val="00E03072"/>
    <w:rsid w:val="00E0349C"/>
    <w:rsid w:val="00E03B91"/>
    <w:rsid w:val="00E04F31"/>
    <w:rsid w:val="00E065AC"/>
    <w:rsid w:val="00E073F5"/>
    <w:rsid w:val="00E101F4"/>
    <w:rsid w:val="00E1067A"/>
    <w:rsid w:val="00E10C3B"/>
    <w:rsid w:val="00E10E91"/>
    <w:rsid w:val="00E12495"/>
    <w:rsid w:val="00E128A4"/>
    <w:rsid w:val="00E13F1C"/>
    <w:rsid w:val="00E143F8"/>
    <w:rsid w:val="00E15158"/>
    <w:rsid w:val="00E15CF0"/>
    <w:rsid w:val="00E175BE"/>
    <w:rsid w:val="00E175CC"/>
    <w:rsid w:val="00E1774C"/>
    <w:rsid w:val="00E17A19"/>
    <w:rsid w:val="00E17AC8"/>
    <w:rsid w:val="00E17C32"/>
    <w:rsid w:val="00E21527"/>
    <w:rsid w:val="00E21B69"/>
    <w:rsid w:val="00E220EC"/>
    <w:rsid w:val="00E231CC"/>
    <w:rsid w:val="00E23F3F"/>
    <w:rsid w:val="00E24CBC"/>
    <w:rsid w:val="00E25B31"/>
    <w:rsid w:val="00E26021"/>
    <w:rsid w:val="00E271AB"/>
    <w:rsid w:val="00E3036F"/>
    <w:rsid w:val="00E30424"/>
    <w:rsid w:val="00E31C63"/>
    <w:rsid w:val="00E3525A"/>
    <w:rsid w:val="00E360BC"/>
    <w:rsid w:val="00E365E3"/>
    <w:rsid w:val="00E36888"/>
    <w:rsid w:val="00E37A02"/>
    <w:rsid w:val="00E37BB3"/>
    <w:rsid w:val="00E37E61"/>
    <w:rsid w:val="00E43137"/>
    <w:rsid w:val="00E4314B"/>
    <w:rsid w:val="00E43AFF"/>
    <w:rsid w:val="00E43B17"/>
    <w:rsid w:val="00E44A26"/>
    <w:rsid w:val="00E45118"/>
    <w:rsid w:val="00E4516C"/>
    <w:rsid w:val="00E46686"/>
    <w:rsid w:val="00E46827"/>
    <w:rsid w:val="00E47119"/>
    <w:rsid w:val="00E47532"/>
    <w:rsid w:val="00E4771F"/>
    <w:rsid w:val="00E47BDD"/>
    <w:rsid w:val="00E50E15"/>
    <w:rsid w:val="00E50E77"/>
    <w:rsid w:val="00E50FCC"/>
    <w:rsid w:val="00E51276"/>
    <w:rsid w:val="00E519DB"/>
    <w:rsid w:val="00E5256C"/>
    <w:rsid w:val="00E5392C"/>
    <w:rsid w:val="00E56054"/>
    <w:rsid w:val="00E5652C"/>
    <w:rsid w:val="00E566BE"/>
    <w:rsid w:val="00E569A8"/>
    <w:rsid w:val="00E56FFE"/>
    <w:rsid w:val="00E571D7"/>
    <w:rsid w:val="00E57FAE"/>
    <w:rsid w:val="00E6023E"/>
    <w:rsid w:val="00E61258"/>
    <w:rsid w:val="00E61A27"/>
    <w:rsid w:val="00E61BA9"/>
    <w:rsid w:val="00E6265D"/>
    <w:rsid w:val="00E629B3"/>
    <w:rsid w:val="00E62FDE"/>
    <w:rsid w:val="00E64552"/>
    <w:rsid w:val="00E64C47"/>
    <w:rsid w:val="00E64E63"/>
    <w:rsid w:val="00E65175"/>
    <w:rsid w:val="00E65900"/>
    <w:rsid w:val="00E665A3"/>
    <w:rsid w:val="00E71DED"/>
    <w:rsid w:val="00E721DC"/>
    <w:rsid w:val="00E72303"/>
    <w:rsid w:val="00E73248"/>
    <w:rsid w:val="00E73A18"/>
    <w:rsid w:val="00E7680D"/>
    <w:rsid w:val="00E76F41"/>
    <w:rsid w:val="00E77687"/>
    <w:rsid w:val="00E7787F"/>
    <w:rsid w:val="00E816BD"/>
    <w:rsid w:val="00E81D87"/>
    <w:rsid w:val="00E82B06"/>
    <w:rsid w:val="00E845C6"/>
    <w:rsid w:val="00E84F27"/>
    <w:rsid w:val="00E853DE"/>
    <w:rsid w:val="00E85FA0"/>
    <w:rsid w:val="00E87399"/>
    <w:rsid w:val="00E90B39"/>
    <w:rsid w:val="00E90DAF"/>
    <w:rsid w:val="00E91B2C"/>
    <w:rsid w:val="00E922EB"/>
    <w:rsid w:val="00E938EC"/>
    <w:rsid w:val="00E9425B"/>
    <w:rsid w:val="00E949D4"/>
    <w:rsid w:val="00E9539B"/>
    <w:rsid w:val="00E955B3"/>
    <w:rsid w:val="00E95B69"/>
    <w:rsid w:val="00E95FDE"/>
    <w:rsid w:val="00E9632B"/>
    <w:rsid w:val="00E96987"/>
    <w:rsid w:val="00EA1793"/>
    <w:rsid w:val="00EA276C"/>
    <w:rsid w:val="00EA29B7"/>
    <w:rsid w:val="00EA3036"/>
    <w:rsid w:val="00EA3630"/>
    <w:rsid w:val="00EA37C3"/>
    <w:rsid w:val="00EA4EAD"/>
    <w:rsid w:val="00EA4FF0"/>
    <w:rsid w:val="00EA5468"/>
    <w:rsid w:val="00EA5E00"/>
    <w:rsid w:val="00EA712A"/>
    <w:rsid w:val="00EA777F"/>
    <w:rsid w:val="00EB02CE"/>
    <w:rsid w:val="00EB14D2"/>
    <w:rsid w:val="00EB161B"/>
    <w:rsid w:val="00EB1645"/>
    <w:rsid w:val="00EB397F"/>
    <w:rsid w:val="00EB3F48"/>
    <w:rsid w:val="00EB5A88"/>
    <w:rsid w:val="00EB6312"/>
    <w:rsid w:val="00EB6770"/>
    <w:rsid w:val="00EB6D29"/>
    <w:rsid w:val="00EB6E54"/>
    <w:rsid w:val="00EB752F"/>
    <w:rsid w:val="00EB7657"/>
    <w:rsid w:val="00EC079B"/>
    <w:rsid w:val="00EC083E"/>
    <w:rsid w:val="00EC084A"/>
    <w:rsid w:val="00EC0B99"/>
    <w:rsid w:val="00EC110D"/>
    <w:rsid w:val="00EC13FB"/>
    <w:rsid w:val="00EC1FB8"/>
    <w:rsid w:val="00EC21E5"/>
    <w:rsid w:val="00EC23E1"/>
    <w:rsid w:val="00EC248F"/>
    <w:rsid w:val="00EC2AE5"/>
    <w:rsid w:val="00EC3848"/>
    <w:rsid w:val="00EC4A98"/>
    <w:rsid w:val="00EC5459"/>
    <w:rsid w:val="00EC5D7E"/>
    <w:rsid w:val="00EC6F00"/>
    <w:rsid w:val="00EC7116"/>
    <w:rsid w:val="00EC7271"/>
    <w:rsid w:val="00ED0BDB"/>
    <w:rsid w:val="00ED0C75"/>
    <w:rsid w:val="00ED0EDA"/>
    <w:rsid w:val="00ED14E2"/>
    <w:rsid w:val="00ED192D"/>
    <w:rsid w:val="00ED2B3C"/>
    <w:rsid w:val="00ED31FD"/>
    <w:rsid w:val="00ED446F"/>
    <w:rsid w:val="00ED4770"/>
    <w:rsid w:val="00ED5499"/>
    <w:rsid w:val="00ED5DA5"/>
    <w:rsid w:val="00ED6592"/>
    <w:rsid w:val="00ED6611"/>
    <w:rsid w:val="00ED71DA"/>
    <w:rsid w:val="00ED75F4"/>
    <w:rsid w:val="00ED7B63"/>
    <w:rsid w:val="00EE2C9A"/>
    <w:rsid w:val="00EE2E1F"/>
    <w:rsid w:val="00EE3459"/>
    <w:rsid w:val="00EE3555"/>
    <w:rsid w:val="00EE3C38"/>
    <w:rsid w:val="00EE3F0A"/>
    <w:rsid w:val="00EE4044"/>
    <w:rsid w:val="00EE42ED"/>
    <w:rsid w:val="00EE5268"/>
    <w:rsid w:val="00EE530C"/>
    <w:rsid w:val="00EE6081"/>
    <w:rsid w:val="00EE7B57"/>
    <w:rsid w:val="00EE7D75"/>
    <w:rsid w:val="00EF0A89"/>
    <w:rsid w:val="00EF0B82"/>
    <w:rsid w:val="00EF116C"/>
    <w:rsid w:val="00EF1484"/>
    <w:rsid w:val="00EF1B2D"/>
    <w:rsid w:val="00EF1E50"/>
    <w:rsid w:val="00EF28EA"/>
    <w:rsid w:val="00EF2C42"/>
    <w:rsid w:val="00EF2FEE"/>
    <w:rsid w:val="00EF3789"/>
    <w:rsid w:val="00EF3A63"/>
    <w:rsid w:val="00EF4AB1"/>
    <w:rsid w:val="00EF5AD3"/>
    <w:rsid w:val="00EF5E69"/>
    <w:rsid w:val="00EF60B7"/>
    <w:rsid w:val="00EF6984"/>
    <w:rsid w:val="00EF6A6B"/>
    <w:rsid w:val="00F009B2"/>
    <w:rsid w:val="00F00C24"/>
    <w:rsid w:val="00F00E31"/>
    <w:rsid w:val="00F00F96"/>
    <w:rsid w:val="00F01A46"/>
    <w:rsid w:val="00F01B10"/>
    <w:rsid w:val="00F03A24"/>
    <w:rsid w:val="00F0418E"/>
    <w:rsid w:val="00F060BB"/>
    <w:rsid w:val="00F06DBE"/>
    <w:rsid w:val="00F0744F"/>
    <w:rsid w:val="00F074C1"/>
    <w:rsid w:val="00F07845"/>
    <w:rsid w:val="00F07F25"/>
    <w:rsid w:val="00F10C62"/>
    <w:rsid w:val="00F12587"/>
    <w:rsid w:val="00F1291E"/>
    <w:rsid w:val="00F13F9D"/>
    <w:rsid w:val="00F14E4E"/>
    <w:rsid w:val="00F16470"/>
    <w:rsid w:val="00F16BF4"/>
    <w:rsid w:val="00F17785"/>
    <w:rsid w:val="00F213C8"/>
    <w:rsid w:val="00F21ACE"/>
    <w:rsid w:val="00F2212D"/>
    <w:rsid w:val="00F224F5"/>
    <w:rsid w:val="00F229E5"/>
    <w:rsid w:val="00F22B92"/>
    <w:rsid w:val="00F23BB4"/>
    <w:rsid w:val="00F23E31"/>
    <w:rsid w:val="00F247B0"/>
    <w:rsid w:val="00F24D96"/>
    <w:rsid w:val="00F25979"/>
    <w:rsid w:val="00F26C78"/>
    <w:rsid w:val="00F3046A"/>
    <w:rsid w:val="00F30BCD"/>
    <w:rsid w:val="00F327D9"/>
    <w:rsid w:val="00F32C06"/>
    <w:rsid w:val="00F32C1A"/>
    <w:rsid w:val="00F33E62"/>
    <w:rsid w:val="00F33FB2"/>
    <w:rsid w:val="00F35613"/>
    <w:rsid w:val="00F369F4"/>
    <w:rsid w:val="00F37420"/>
    <w:rsid w:val="00F37CB9"/>
    <w:rsid w:val="00F404C8"/>
    <w:rsid w:val="00F404E4"/>
    <w:rsid w:val="00F405E6"/>
    <w:rsid w:val="00F408A5"/>
    <w:rsid w:val="00F4119B"/>
    <w:rsid w:val="00F418B3"/>
    <w:rsid w:val="00F42A7B"/>
    <w:rsid w:val="00F42B02"/>
    <w:rsid w:val="00F42E17"/>
    <w:rsid w:val="00F4371C"/>
    <w:rsid w:val="00F4721A"/>
    <w:rsid w:val="00F473F5"/>
    <w:rsid w:val="00F47AB6"/>
    <w:rsid w:val="00F51051"/>
    <w:rsid w:val="00F51257"/>
    <w:rsid w:val="00F519FD"/>
    <w:rsid w:val="00F51F40"/>
    <w:rsid w:val="00F5291A"/>
    <w:rsid w:val="00F52FC3"/>
    <w:rsid w:val="00F52FF8"/>
    <w:rsid w:val="00F53248"/>
    <w:rsid w:val="00F5375F"/>
    <w:rsid w:val="00F5578E"/>
    <w:rsid w:val="00F55C72"/>
    <w:rsid w:val="00F56073"/>
    <w:rsid w:val="00F566A5"/>
    <w:rsid w:val="00F60521"/>
    <w:rsid w:val="00F61F35"/>
    <w:rsid w:val="00F62585"/>
    <w:rsid w:val="00F62A34"/>
    <w:rsid w:val="00F638D1"/>
    <w:rsid w:val="00F63DAD"/>
    <w:rsid w:val="00F6472B"/>
    <w:rsid w:val="00F64F26"/>
    <w:rsid w:val="00F65AF9"/>
    <w:rsid w:val="00F6678D"/>
    <w:rsid w:val="00F66C9E"/>
    <w:rsid w:val="00F66E09"/>
    <w:rsid w:val="00F67C61"/>
    <w:rsid w:val="00F7056D"/>
    <w:rsid w:val="00F706FC"/>
    <w:rsid w:val="00F71D88"/>
    <w:rsid w:val="00F7213F"/>
    <w:rsid w:val="00F72B15"/>
    <w:rsid w:val="00F73CCD"/>
    <w:rsid w:val="00F74450"/>
    <w:rsid w:val="00F74AF0"/>
    <w:rsid w:val="00F74B6C"/>
    <w:rsid w:val="00F757B0"/>
    <w:rsid w:val="00F75F18"/>
    <w:rsid w:val="00F76268"/>
    <w:rsid w:val="00F7631E"/>
    <w:rsid w:val="00F7756D"/>
    <w:rsid w:val="00F80B70"/>
    <w:rsid w:val="00F82526"/>
    <w:rsid w:val="00F82977"/>
    <w:rsid w:val="00F82DEC"/>
    <w:rsid w:val="00F8316B"/>
    <w:rsid w:val="00F8339F"/>
    <w:rsid w:val="00F85445"/>
    <w:rsid w:val="00F85701"/>
    <w:rsid w:val="00F85DA4"/>
    <w:rsid w:val="00F866F1"/>
    <w:rsid w:val="00F9004D"/>
    <w:rsid w:val="00F90D79"/>
    <w:rsid w:val="00F91818"/>
    <w:rsid w:val="00F91971"/>
    <w:rsid w:val="00F93092"/>
    <w:rsid w:val="00F93BCF"/>
    <w:rsid w:val="00F95359"/>
    <w:rsid w:val="00F95B8B"/>
    <w:rsid w:val="00F96A72"/>
    <w:rsid w:val="00F96B06"/>
    <w:rsid w:val="00F96D84"/>
    <w:rsid w:val="00F97025"/>
    <w:rsid w:val="00F9783D"/>
    <w:rsid w:val="00FA020B"/>
    <w:rsid w:val="00FA0F78"/>
    <w:rsid w:val="00FA1160"/>
    <w:rsid w:val="00FA1424"/>
    <w:rsid w:val="00FA2550"/>
    <w:rsid w:val="00FA3DEB"/>
    <w:rsid w:val="00FA51EC"/>
    <w:rsid w:val="00FA5BD0"/>
    <w:rsid w:val="00FA5CAA"/>
    <w:rsid w:val="00FA5EAE"/>
    <w:rsid w:val="00FA61B2"/>
    <w:rsid w:val="00FA7402"/>
    <w:rsid w:val="00FA7506"/>
    <w:rsid w:val="00FB1FF4"/>
    <w:rsid w:val="00FB30A6"/>
    <w:rsid w:val="00FB3790"/>
    <w:rsid w:val="00FB448F"/>
    <w:rsid w:val="00FB4D2E"/>
    <w:rsid w:val="00FB524E"/>
    <w:rsid w:val="00FB5A6C"/>
    <w:rsid w:val="00FB5DFD"/>
    <w:rsid w:val="00FB695F"/>
    <w:rsid w:val="00FB6C23"/>
    <w:rsid w:val="00FB7B56"/>
    <w:rsid w:val="00FB7E19"/>
    <w:rsid w:val="00FB7FF1"/>
    <w:rsid w:val="00FC0140"/>
    <w:rsid w:val="00FC095D"/>
    <w:rsid w:val="00FC0964"/>
    <w:rsid w:val="00FC2BE0"/>
    <w:rsid w:val="00FC55F7"/>
    <w:rsid w:val="00FC6370"/>
    <w:rsid w:val="00FC6E7F"/>
    <w:rsid w:val="00FC70C4"/>
    <w:rsid w:val="00FC7340"/>
    <w:rsid w:val="00FC74E9"/>
    <w:rsid w:val="00FC7640"/>
    <w:rsid w:val="00FD0B84"/>
    <w:rsid w:val="00FD2C1D"/>
    <w:rsid w:val="00FD3B8B"/>
    <w:rsid w:val="00FD591A"/>
    <w:rsid w:val="00FD5C72"/>
    <w:rsid w:val="00FD74DC"/>
    <w:rsid w:val="00FD7583"/>
    <w:rsid w:val="00FD76B4"/>
    <w:rsid w:val="00FD77A2"/>
    <w:rsid w:val="00FD7AA6"/>
    <w:rsid w:val="00FE02F2"/>
    <w:rsid w:val="00FE041C"/>
    <w:rsid w:val="00FE05B2"/>
    <w:rsid w:val="00FE07F6"/>
    <w:rsid w:val="00FE0F5D"/>
    <w:rsid w:val="00FE16FC"/>
    <w:rsid w:val="00FE261F"/>
    <w:rsid w:val="00FE27F9"/>
    <w:rsid w:val="00FE33C2"/>
    <w:rsid w:val="00FE3B3F"/>
    <w:rsid w:val="00FE4352"/>
    <w:rsid w:val="00FE49E2"/>
    <w:rsid w:val="00FE568F"/>
    <w:rsid w:val="00FE65A7"/>
    <w:rsid w:val="00FE693D"/>
    <w:rsid w:val="00FE6FB8"/>
    <w:rsid w:val="00FE7C6C"/>
    <w:rsid w:val="00FF0288"/>
    <w:rsid w:val="00FF0787"/>
    <w:rsid w:val="00FF09AC"/>
    <w:rsid w:val="00FF0FE3"/>
    <w:rsid w:val="00FF1424"/>
    <w:rsid w:val="00FF2330"/>
    <w:rsid w:val="00FF2A5A"/>
    <w:rsid w:val="00FF3AC8"/>
    <w:rsid w:val="00FF3B3A"/>
    <w:rsid w:val="00FF4393"/>
    <w:rsid w:val="00FF43E7"/>
    <w:rsid w:val="00FF557E"/>
    <w:rsid w:val="00FF5BDF"/>
    <w:rsid w:val="00FF6CD5"/>
    <w:rsid w:val="00FF6D75"/>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194888"/>
    <w:rsid w:val="002F6C2B"/>
    <w:rsid w:val="003D5D23"/>
    <w:rsid w:val="004209F5"/>
    <w:rsid w:val="00464D84"/>
    <w:rsid w:val="004A1A14"/>
    <w:rsid w:val="004B1877"/>
    <w:rsid w:val="004E2EF2"/>
    <w:rsid w:val="005825E2"/>
    <w:rsid w:val="006078D9"/>
    <w:rsid w:val="00617E76"/>
    <w:rsid w:val="006D0DBF"/>
    <w:rsid w:val="006F3D33"/>
    <w:rsid w:val="00785FAF"/>
    <w:rsid w:val="0083015B"/>
    <w:rsid w:val="00921995"/>
    <w:rsid w:val="00992FF7"/>
    <w:rsid w:val="00A313C0"/>
    <w:rsid w:val="00B04807"/>
    <w:rsid w:val="00BF1FE4"/>
    <w:rsid w:val="00CC7020"/>
    <w:rsid w:val="00D36BFF"/>
    <w:rsid w:val="00DA1478"/>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209F5"/>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05121</Words>
  <Characters>599194</Characters>
  <Application>Microsoft Office Word</Application>
  <DocSecurity>0</DocSecurity>
  <Lines>4993</Lines>
  <Paragraphs>140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70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3112</cp:revision>
  <cp:lastPrinted>2011-10-23T20:42:00Z</cp:lastPrinted>
  <dcterms:created xsi:type="dcterms:W3CDTF">2011-09-21T18:30:00Z</dcterms:created>
  <dcterms:modified xsi:type="dcterms:W3CDTF">2022-06-27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